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176B5570"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5F03CD">
        <w:rPr>
          <w:color w:val="000000" w:themeColor="text1"/>
          <w:vertAlign w:val="superscript"/>
        </w:rPr>
        <w:t>1</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5F03CD">
        <w:rPr>
          <w:color w:val="000000" w:themeColor="text1"/>
          <w:vertAlign w:val="superscript"/>
        </w:rPr>
        <w:t>6</w:t>
      </w:r>
      <w:r w:rsidR="00AE57E9" w:rsidRPr="00C9294D">
        <w:rPr>
          <w:color w:val="000000" w:themeColor="text1"/>
        </w:rPr>
        <w:t>, A</w:t>
      </w:r>
      <w:r w:rsidRPr="00C9294D">
        <w:rPr>
          <w:color w:val="000000" w:themeColor="text1"/>
        </w:rPr>
        <w:t>. Anthony Bloom</w:t>
      </w:r>
      <w:r w:rsidR="005F03CD">
        <w:rPr>
          <w:color w:val="000000" w:themeColor="text1"/>
          <w:vertAlign w:val="superscript"/>
        </w:rPr>
        <w:t>6</w:t>
      </w:r>
      <w:r w:rsidR="007B190B" w:rsidRPr="00C9294D">
        <w:rPr>
          <w:color w:val="000000" w:themeColor="text1"/>
        </w:rPr>
        <w:t xml:space="preserve">, </w:t>
      </w:r>
      <w:r w:rsidRPr="00C9294D">
        <w:rPr>
          <w:color w:val="000000" w:themeColor="text1"/>
        </w:rPr>
        <w:t>John Worden</w:t>
      </w:r>
      <w:r w:rsidR="005F03CD">
        <w:rPr>
          <w:color w:val="000000" w:themeColor="text1"/>
          <w:vertAlign w:val="superscript"/>
        </w:rPr>
        <w:t>6</w:t>
      </w:r>
      <w:r w:rsidR="00AE57E9" w:rsidRPr="00C9294D">
        <w:rPr>
          <w:color w:val="000000" w:themeColor="text1"/>
        </w:rPr>
        <w:t xml:space="preserve">, </w:t>
      </w:r>
      <w:r w:rsidR="00FD37D6" w:rsidRPr="00C9294D">
        <w:rPr>
          <w:color w:val="000000" w:themeColor="text1"/>
        </w:rPr>
        <w:t>Cynthia A. Randles</w:t>
      </w:r>
      <w:r w:rsidR="005F03CD">
        <w:rPr>
          <w:color w:val="000000" w:themeColor="text1"/>
          <w:vertAlign w:val="superscript"/>
        </w:rPr>
        <w:t>7</w:t>
      </w:r>
      <w:r w:rsidR="00FD37D6" w:rsidRPr="00C9294D">
        <w:rPr>
          <w:color w:val="000000" w:themeColor="text1"/>
        </w:rPr>
        <w:t>,</w:t>
      </w:r>
      <w:r w:rsidR="00E96407">
        <w:rPr>
          <w:color w:val="000000" w:themeColor="text1"/>
        </w:rPr>
        <w:t xml:space="preserve"> Felipe J. Cardoso Saladana</w:t>
      </w:r>
      <w:r w:rsidR="005F03CD">
        <w:rPr>
          <w:color w:val="000000" w:themeColor="text1"/>
          <w:vertAlign w:val="superscript"/>
        </w:rPr>
        <w:t>7</w:t>
      </w:r>
      <w:r w:rsidR="00E96407">
        <w:rPr>
          <w:color w:val="000000" w:themeColor="text1"/>
        </w:rPr>
        <w:t xml:space="preserve">, </w:t>
      </w:r>
      <w:r w:rsidR="00FD37D6" w:rsidRPr="00C9294D">
        <w:rPr>
          <w:color w:val="000000" w:themeColor="text1"/>
        </w:rPr>
        <w:t>Bryan K. Mignone</w:t>
      </w:r>
      <w:r w:rsidR="005F03CD">
        <w:rPr>
          <w:color w:val="000000" w:themeColor="text1"/>
          <w:vertAlign w:val="superscript"/>
        </w:rPr>
        <w:t>7</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07D5C17C" w14:textId="5F16FD12" w:rsidR="00FD37D6" w:rsidRPr="005F03CD" w:rsidRDefault="005F03CD" w:rsidP="00FD37D6">
      <w:pPr>
        <w:pStyle w:val="Affiliation"/>
        <w:spacing w:before="0"/>
        <w:rPr>
          <w:color w:val="000000" w:themeColor="text1"/>
          <w:sz w:val="18"/>
          <w:szCs w:val="18"/>
          <w:lang w:val="en-US"/>
        </w:rPr>
      </w:pPr>
      <w:r>
        <w:rPr>
          <w:color w:val="000000" w:themeColor="text1"/>
          <w:sz w:val="18"/>
          <w:szCs w:val="18"/>
          <w:vertAlign w:val="superscript"/>
          <w:lang w:val="en-US"/>
        </w:rPr>
        <w:t>6</w:t>
      </w:r>
      <w:r w:rsidR="00FD37D6" w:rsidRPr="005F03CD">
        <w:rPr>
          <w:color w:val="000000" w:themeColor="text1"/>
          <w:sz w:val="18"/>
          <w:szCs w:val="18"/>
          <w:lang w:val="en-US"/>
        </w:rPr>
        <w:t>Jet Propulsion Laboratory, California Institute of Technology, Pasadena, California, USA</w:t>
      </w:r>
    </w:p>
    <w:p w14:paraId="3C7D0E64" w14:textId="2402B48A" w:rsidR="00FD37D6" w:rsidRPr="005F03CD" w:rsidRDefault="005F03CD" w:rsidP="00AE57E9">
      <w:pPr>
        <w:pStyle w:val="Affiliation"/>
        <w:spacing w:before="0"/>
        <w:rPr>
          <w:color w:val="000000" w:themeColor="text1"/>
          <w:sz w:val="18"/>
          <w:szCs w:val="18"/>
          <w:lang w:val="en-US"/>
        </w:rPr>
      </w:pPr>
      <w:r>
        <w:rPr>
          <w:color w:val="000000" w:themeColor="text1"/>
          <w:sz w:val="18"/>
          <w:szCs w:val="18"/>
          <w:vertAlign w:val="superscript"/>
          <w:lang w:val="en-US"/>
        </w:rPr>
        <w:t>7</w:t>
      </w:r>
      <w:r w:rsidR="00FD37D6" w:rsidRPr="005F03CD">
        <w:rPr>
          <w:color w:val="000000" w:themeColor="text1"/>
          <w:sz w:val="18"/>
          <w:szCs w:val="18"/>
          <w:lang w:val="en-US"/>
        </w:rPr>
        <w:t>ExxonMobil Research and Engineering Company, Annandale, NJ, USA</w:t>
      </w:r>
    </w:p>
    <w:p w14:paraId="28BCF142" w14:textId="77777777" w:rsidR="00FD37D6" w:rsidRDefault="00FD37D6" w:rsidP="002E36D8"/>
    <w:p w14:paraId="1E75609C" w14:textId="4EED0188" w:rsidR="002E36D8" w:rsidRDefault="00A440C1">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 xml:space="preserve">the </w:t>
      </w:r>
      <w:r w:rsidR="00361369">
        <w:t>ensemble</w:t>
      </w:r>
      <w:r w:rsidR="002E36D8">
        <w:t>. This is</w:t>
      </w:r>
      <w:r w:rsidR="00E74256">
        <w:t xml:space="preserve"> </w:t>
      </w:r>
      <w:r w:rsidR="00BC2011">
        <w:t xml:space="preserve">a </w:t>
      </w:r>
      <w:r w:rsidR="00E74256">
        <w:t>1</w:t>
      </w:r>
      <w:r w:rsidR="00913AF5">
        <w:t>6</w:t>
      </w:r>
      <w:r w:rsidR="00166614">
        <w:t xml:space="preserve"> </w:t>
      </w:r>
      <w:r w:rsidR="00BC2011">
        <w:t xml:space="preserve">% increase from the most recent GHGI estimate of </w:t>
      </w:r>
      <w:r w:rsidR="00BC2011" w:rsidRPr="00C01462">
        <w:t>26.</w:t>
      </w:r>
      <w:r w:rsidR="00913AF5">
        <w:t>7</w:t>
      </w:r>
      <w:r w:rsidR="00BC2011" w:rsidRPr="00C01462">
        <w:t xml:space="preserve"> </w:t>
      </w:r>
      <w:proofErr w:type="spellStart"/>
      <w:r w:rsidR="00BC2011" w:rsidRPr="00C01462">
        <w:t>Tg</w:t>
      </w:r>
      <w:proofErr w:type="spellEnd"/>
      <w:r w:rsidR="00BC2011" w:rsidRPr="00C01462">
        <w:t xml:space="preserve"> a</w:t>
      </w:r>
      <w:r w:rsidR="00BC2011" w:rsidRPr="00C01462">
        <w:rPr>
          <w:vertAlign w:val="superscript"/>
        </w:rPr>
        <w:t>-1</w:t>
      </w:r>
      <w:r w:rsidR="00BD166D">
        <w:t xml:space="preserve"> for 2019. </w:t>
      </w:r>
      <w:r w:rsidR="002E36D8">
        <w:t xml:space="preserve">We partition emissions by sector, with </w:t>
      </w:r>
      <w:r w:rsidR="00163087">
        <w:t xml:space="preserve">livestock emissions </w:t>
      </w:r>
      <w:r w:rsidR="002E36D8">
        <w:t>of</w:t>
      </w:r>
      <w:r w:rsidR="00163087">
        <w:t xml:space="preserve"> 10.</w:t>
      </w:r>
      <w:r w:rsidR="00323391">
        <w:t>4</w:t>
      </w:r>
      <w:r w:rsidR="00A22755">
        <w:t xml:space="preserve"> (10.0 - 10.7)</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gas</w:t>
      </w:r>
      <w:r w:rsidR="002E36D8">
        <w:t xml:space="preserve"> of </w:t>
      </w:r>
      <w:r w:rsidR="00163087">
        <w:t>10.</w:t>
      </w:r>
      <w:r w:rsidR="00323391">
        <w:t>4</w:t>
      </w:r>
      <w:r w:rsidR="00163087">
        <w:t xml:space="preserve"> </w:t>
      </w:r>
      <w:r w:rsidR="00A22755">
        <w:t xml:space="preserve">(10.1 - 10.7)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w:t>
      </w:r>
      <w:r w:rsidR="002E36D8">
        <w:t xml:space="preserve">of </w:t>
      </w:r>
      <w:r w:rsidR="00163087">
        <w:t>1.5</w:t>
      </w:r>
      <w:r w:rsidR="00A22755">
        <w:t xml:space="preserve"> (1.2 - 1.9)</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landfills</w:t>
      </w:r>
      <w:r w:rsidR="00A71C1D">
        <w:t xml:space="preserve"> </w:t>
      </w:r>
      <w:r w:rsidR="002E36D8">
        <w:t xml:space="preserve">of </w:t>
      </w:r>
      <w:r w:rsidR="00323391">
        <w:t>6.9</w:t>
      </w:r>
      <w:r w:rsidR="00A22755">
        <w:t xml:space="preserve"> </w:t>
      </w:r>
      <w:r w:rsidR="00A22755" w:rsidRPr="00A22755">
        <w:t>(</w:t>
      </w:r>
      <w:r w:rsidR="00A22755" w:rsidRPr="0078584E">
        <w:t xml:space="preserve">6.4 </w:t>
      </w:r>
      <w:r w:rsidR="00A22755">
        <w:t>-</w:t>
      </w:r>
      <w:r w:rsidR="00A22755" w:rsidRPr="0078584E">
        <w:t xml:space="preserve"> 7.5)</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2E36D8">
        <w:t xml:space="preserve">, </w:t>
      </w:r>
      <w:r w:rsidR="00A22755">
        <w:t xml:space="preserve">wastewater of 0.6 (0.5 - 0.7), </w:t>
      </w:r>
      <w:r w:rsidR="002E36D8">
        <w:t xml:space="preserve">and other </w:t>
      </w:r>
      <w:r w:rsidR="00BD166D">
        <w:t xml:space="preserve">anthropogenic </w:t>
      </w:r>
      <w:r w:rsidR="002E36D8">
        <w:t>sources of 1.</w:t>
      </w:r>
      <w:r w:rsidR="00A22755">
        <w:t>1 (1.0 - 1.2)</w:t>
      </w:r>
      <w:r w:rsidR="002E36D8" w:rsidRPr="002E36D8">
        <w:t xml:space="preserve"> </w:t>
      </w:r>
      <w:proofErr w:type="spellStart"/>
      <w:r w:rsidR="002E36D8" w:rsidRPr="00C01462">
        <w:t>Tg</w:t>
      </w:r>
      <w:proofErr w:type="spellEnd"/>
      <w:r w:rsidR="002E36D8" w:rsidRPr="00C01462">
        <w:t xml:space="preserve"> a</w:t>
      </w:r>
      <w:r w:rsidR="002E36D8" w:rsidRPr="00C01462">
        <w:rPr>
          <w:vertAlign w:val="superscript"/>
        </w:rPr>
        <w:t>-1</w:t>
      </w:r>
      <w:r w:rsidR="002E36D8">
        <w:t>.</w:t>
      </w:r>
      <w:r w:rsidR="00163087">
        <w:t xml:space="preserve"> </w:t>
      </w:r>
      <w:r w:rsidR="00A22755">
        <w:t>Relative to the GHGI, w</w:t>
      </w:r>
      <w:r w:rsidR="00A71C1D">
        <w:t xml:space="preserve">e find </w:t>
      </w:r>
      <w:r w:rsidR="00BD166D">
        <w:t xml:space="preserve">the largest </w:t>
      </w:r>
      <w:r w:rsidR="000C67B6">
        <w:t xml:space="preserve">increase </w:t>
      </w:r>
      <w:r w:rsidR="00BD166D">
        <w:t xml:space="preserve">(53%) </w:t>
      </w:r>
      <w:r w:rsidR="00A22755">
        <w:t xml:space="preserve">for landfills </w:t>
      </w:r>
      <w:r w:rsidR="000C67B6">
        <w:t xml:space="preserve">and </w:t>
      </w:r>
      <w:r w:rsidR="00BD166D">
        <w:t>the largest</w:t>
      </w:r>
      <w:r w:rsidR="000C67B6">
        <w:t xml:space="preserve"> decrease</w:t>
      </w:r>
      <w:r w:rsidR="00BD166D">
        <w:t xml:space="preserve"> (2</w:t>
      </w:r>
      <w:r w:rsidR="0088523A">
        <w:t>8</w:t>
      </w:r>
      <w:r w:rsidR="00BD166D">
        <w:t>%)</w:t>
      </w:r>
      <w:r w:rsidR="000C67B6">
        <w:t xml:space="preserve"> </w:t>
      </w:r>
      <w:r w:rsidR="00A22755">
        <w:t>for coal</w:t>
      </w:r>
      <w:r w:rsidR="00A66DA1">
        <w:t xml:space="preserve">. </w:t>
      </w:r>
      <w:r w:rsidR="002E7370">
        <w:t>We find a large increase in landfill methane emission estimates reported</w:t>
      </w:r>
      <w:r w:rsidR="00423E82">
        <w:t xml:space="preserve"> by 73 facilities</w:t>
      </w:r>
      <w:r w:rsidR="002E7370">
        <w:t xml:space="preserve"> to the EPA’s Greenhouse Gas Reporting Program (GHGRP), which w</w:t>
      </w:r>
      <w:r w:rsidR="00604A12">
        <w:t>e attribute to overestimated recovery efficiencies at landfill gas collection facilities</w:t>
      </w:r>
      <w:r w:rsidR="002E7370">
        <w:t xml:space="preserve"> and to </w:t>
      </w:r>
      <w:r w:rsidR="00604A12">
        <w:t xml:space="preserve">underestimated emissions from </w:t>
      </w:r>
      <w:r w:rsidR="00423E82">
        <w:t>site-specific operational changes and from leaks.</w:t>
      </w:r>
      <w:r w:rsidR="00604A12">
        <w:t xml:space="preserve"> </w:t>
      </w:r>
      <w:r w:rsidR="004C2B85">
        <w:t xml:space="preserve">We </w:t>
      </w:r>
      <w:r w:rsidR="002E36D8">
        <w:t xml:space="preserve">exploit the high resolution of our inversion to quantify emissions in the </w:t>
      </w:r>
      <w:r w:rsidR="004C2B85">
        <w:t>48 states</w:t>
      </w:r>
      <w:r w:rsidR="002E36D8">
        <w:t xml:space="preserve"> in CONUS</w:t>
      </w:r>
      <w:r w:rsidR="00BD166D">
        <w:t xml:space="preserve">, which we </w:t>
      </w:r>
      <w:r w:rsidR="0088027E">
        <w:t>compare</w:t>
      </w:r>
      <w:r w:rsidR="002E36D8">
        <w:t xml:space="preserve"> </w:t>
      </w:r>
      <w:r w:rsidR="0088027E">
        <w:t xml:space="preserve">to </w:t>
      </w:r>
      <w:r w:rsidR="002E7370">
        <w:t>the GHGI</w:t>
      </w:r>
      <w:r w:rsidR="0088027E">
        <w:t xml:space="preserve">’s </w:t>
      </w:r>
      <w:r w:rsidR="00E83727">
        <w:t>new</w:t>
      </w:r>
      <w:r w:rsidR="0088027E">
        <w:t xml:space="preserve"> state</w:t>
      </w:r>
      <w:r w:rsidR="002E36D8">
        <w:t>-level</w:t>
      </w:r>
      <w:r w:rsidR="0088027E">
        <w:t xml:space="preserve"> inventories</w:t>
      </w:r>
      <w:r w:rsidR="002E36D8">
        <w:t xml:space="preserve"> as well as </w:t>
      </w:r>
      <w:r w:rsidR="00A22755">
        <w:t xml:space="preserve">to </w:t>
      </w:r>
      <w:r w:rsidR="002E36D8">
        <w:t>independent inventories produced by state</w:t>
      </w:r>
      <w:r w:rsidR="007E07CB">
        <w:t>s</w:t>
      </w:r>
      <w:r w:rsidR="00A71C1D">
        <w:t>.</w:t>
      </w:r>
      <w:r w:rsidR="0088027E">
        <w:t xml:space="preserve"> </w:t>
      </w:r>
      <w:r w:rsidR="002E36D8">
        <w:t>Our p</w:t>
      </w:r>
      <w:r w:rsidR="0088027E">
        <w:t xml:space="preserve">osterior emissions are on average </w:t>
      </w:r>
      <w:r w:rsidR="007E07CB">
        <w:t>34</w:t>
      </w:r>
      <w:r w:rsidR="0088027E">
        <w:t xml:space="preserve">% larger than </w:t>
      </w:r>
      <w:r w:rsidR="002E36D8">
        <w:t xml:space="preserve">the </w:t>
      </w:r>
      <w:r w:rsidR="002E7370">
        <w:t xml:space="preserve">GHGI </w:t>
      </w:r>
      <w:r w:rsidR="0088027E">
        <w:t>in the largest 10 methane-producing state</w:t>
      </w:r>
      <w:r w:rsidR="002E36D8">
        <w:t>s, with</w:t>
      </w:r>
      <w:r w:rsidR="0088027E">
        <w:t xml:space="preserve"> the largest </w:t>
      </w:r>
      <w:r w:rsidR="00E83727">
        <w:t>upward</w:t>
      </w:r>
      <w:r w:rsidR="0088027E">
        <w:t xml:space="preserve"> adjustments in states with large oil and gas emissions and the largest downward </w:t>
      </w:r>
      <w:r w:rsidR="002E36D8">
        <w:t>adjustments</w:t>
      </w:r>
      <w:r w:rsidR="0088027E">
        <w:t xml:space="preserve"> in states with large contributions from coal emissions.</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Emissions for these urban areas are</w:t>
      </w:r>
      <w:r w:rsidR="00040B88">
        <w:t xml:space="preserve"> </w:t>
      </w:r>
      <w:r w:rsidR="007E07CB">
        <w:t xml:space="preserve">on average </w:t>
      </w:r>
      <w:r w:rsidR="00604A12">
        <w:t>4</w:t>
      </w:r>
      <w:r w:rsidR="00C57F30">
        <w:t>2</w:t>
      </w:r>
      <w:r w:rsidR="00604A12">
        <w:t>%</w:t>
      </w:r>
      <w:r w:rsidR="00A66DA1">
        <w:t xml:space="preserve"> </w:t>
      </w:r>
      <w:r w:rsidR="00A22755">
        <w:t>larger than the GHGI,</w:t>
      </w:r>
      <w:r w:rsidR="007E07CB">
        <w:t xml:space="preserve"> which we </w:t>
      </w:r>
      <w:r w:rsidR="00F61A49">
        <w:t>attribute to underestimated landfill and gas distribution emissions</w:t>
      </w:r>
      <w:r w:rsidR="007E07CB">
        <w:t xml:space="preserve"> in the GHGI</w:t>
      </w:r>
      <w:r w:rsidR="00F61A49">
        <w:t>.</w:t>
      </w:r>
      <w:r w:rsidR="002E36D8">
        <w:br w:type="page"/>
      </w:r>
    </w:p>
    <w:p w14:paraId="5092385D" w14:textId="2BBD7670" w:rsidR="00B44582" w:rsidRPr="00C01462" w:rsidRDefault="00B44582" w:rsidP="002E36D8">
      <w:r w:rsidRPr="00C01462">
        <w:rPr>
          <w:b/>
          <w:bCs/>
        </w:rPr>
        <w:lastRenderedPageBreak/>
        <w:t>1 Introduction</w:t>
      </w:r>
    </w:p>
    <w:p w14:paraId="3B901380" w14:textId="6D7D7600" w:rsidR="00FA4A08" w:rsidRPr="00C01462" w:rsidRDefault="00D3580B">
      <w:r w:rsidRPr="00C01462">
        <w:t>All modeled 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The United Nations Framework Convention on Climate Chang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w:t>
      </w:r>
      <w:r w:rsidR="002E36D8">
        <w:t xml:space="preserve">observations of atmospheric methane together with </w:t>
      </w:r>
      <w:r w:rsidR="00865774">
        <w:t xml:space="preserve">an atmospheric transport model </w:t>
      </w:r>
      <w:r w:rsidR="00BD0926">
        <w:t>to</w:t>
      </w:r>
      <w:r w:rsidR="00865774">
        <w:t xml:space="preserve"> </w:t>
      </w:r>
      <w:r w:rsidR="002E36D8">
        <w:t>infer</w:t>
      </w:r>
      <w:r w:rsidR="00865774">
        <w:t xml:space="preserve"> emissions</w:t>
      </w:r>
      <w:r w:rsidR="002E36D8">
        <w:t xml:space="preserve"> through inverse analyses</w:t>
      </w:r>
      <w:r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0BB839FD"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AE7BA5" w:rsidRPr="00E3469C">
        <w:rPr>
          <w:color w:val="000000" w:themeColor="text1"/>
        </w:rPr>
        <w:t xml:space="preserve"> (</w:t>
      </w:r>
      <w:r w:rsidR="00AE7BA5" w:rsidRPr="0017589D">
        <w:rPr>
          <w:color w:val="000000" w:themeColor="text1"/>
        </w:rPr>
        <w:t>S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over land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4B9C866C"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w:t>
      </w:r>
      <w:r w:rsidR="00265EA9">
        <w:rPr>
          <w:color w:val="000000" w:themeColor="text1"/>
        </w:rPr>
        <w:t xml:space="preserve"> inversion</w:t>
      </w:r>
      <w:r w:rsidR="008B1E6C">
        <w:rPr>
          <w:color w:val="000000" w:themeColor="text1"/>
        </w:rPr>
        <w:t xml:space="preserve"> forward model</w:t>
      </w:r>
      <w:r w:rsidR="00A269E0" w:rsidRPr="00B97F90">
        <w:rPr>
          <w:color w:val="000000" w:themeColor="text1"/>
        </w:rPr>
        <w:t xml:space="preserve">. </w:t>
      </w:r>
      <w:r w:rsidR="008B1E6C">
        <w:rPr>
          <w:color w:val="000000" w:themeColor="text1"/>
        </w:rPr>
        <w:t xml:space="preserve">The optimization </w:t>
      </w:r>
      <w:r w:rsidR="00CA0165">
        <w:rPr>
          <w:color w:val="000000" w:themeColor="text1"/>
        </w:rPr>
        <w:t xml:space="preserve">is typically done by </w:t>
      </w:r>
      <w:r w:rsidR="00CA0165" w:rsidRPr="00B97F90">
        <w:rPr>
          <w:color w:val="000000" w:themeColor="text1"/>
        </w:rPr>
        <w:t xml:space="preserve">minimizing a Bayesian cost function regularized by a prior </w:t>
      </w:r>
      <w:r w:rsidR="0084023E">
        <w:rPr>
          <w:color w:val="000000" w:themeColor="text1"/>
        </w:rPr>
        <w:t>emission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the computationally expensive</w:t>
      </w:r>
      <w:r w:rsidR="000F3D47">
        <w:rPr>
          <w:color w:val="000000" w:themeColor="text1"/>
        </w:rPr>
        <w:t xml:space="preserve"> </w:t>
      </w:r>
      <w:r w:rsidR="002E36D8">
        <w:rPr>
          <w:color w:val="000000" w:themeColor="text1"/>
        </w:rPr>
        <w:t>construction</w:t>
      </w:r>
      <w:r w:rsidR="000F3D47">
        <w:rPr>
          <w:color w:val="000000" w:themeColor="text1"/>
        </w:rPr>
        <w:t xml:space="preserve"> 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A0A98">
        <w:rPr>
          <w:color w:val="000000" w:themeColor="text1"/>
        </w:rPr>
        <w:t xml:space="preserve"> </w:t>
      </w:r>
      <w:r w:rsidR="003A0A98" w:rsidRPr="00436DCC">
        <w:rPr>
          <w:color w:val="000000" w:themeColor="text1"/>
        </w:rPr>
        <w:fldChar w:fldCharType="begin"/>
      </w:r>
      <w:r w:rsidR="003A0A98"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A0A98" w:rsidRPr="00436DCC">
        <w:rPr>
          <w:color w:val="000000" w:themeColor="text1"/>
        </w:rPr>
        <w:fldChar w:fldCharType="separate"/>
      </w:r>
      <w:r w:rsidR="003A0A98" w:rsidRPr="00436DCC">
        <w:rPr>
          <w:noProof/>
          <w:color w:val="000000" w:themeColor="text1"/>
        </w:rPr>
        <w:t>(Brasseur and Jacob, 2017)</w:t>
      </w:r>
      <w:r w:rsidR="003A0A98" w:rsidRPr="00436DCC">
        <w:rPr>
          <w:color w:val="000000" w:themeColor="text1"/>
        </w:rPr>
        <w:fldChar w:fldCharType="end"/>
      </w:r>
      <w:r w:rsidR="00155455" w:rsidRPr="00436DCC">
        <w:rPr>
          <w:color w:val="000000" w:themeColor="text1"/>
        </w:rPr>
        <w:t xml:space="preserve">. </w:t>
      </w:r>
      <w:r w:rsidR="002E36D8" w:rsidRPr="00436DCC">
        <w:rPr>
          <w:color w:val="000000" w:themeColor="text1"/>
        </w:rPr>
        <w:t>In</w:t>
      </w:r>
      <w:r w:rsidR="003A0A98" w:rsidRPr="00436DCC">
        <w:rPr>
          <w:color w:val="000000" w:themeColor="text1"/>
        </w:rPr>
        <w:t xml:space="preserve"> 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r w:rsidR="002E36D8" w:rsidRPr="00436DCC">
        <w:rPr>
          <w:color w:val="000000" w:themeColor="text1"/>
        </w:rPr>
        <w:t>, we demonstrated an alternative method that approximates the</w:t>
      </w:r>
      <w:r w:rsidR="000D3AFE" w:rsidRPr="00436DCC">
        <w:rPr>
          <w:color w:val="000000" w:themeColor="text1"/>
        </w:rPr>
        <w:t xml:space="preserve"> Jacobian matrix </w:t>
      </w:r>
      <w:r w:rsidR="002E36D8" w:rsidRPr="00436DCC">
        <w:rPr>
          <w:color w:val="000000" w:themeColor="text1"/>
        </w:rPr>
        <w:t xml:space="preserve">by perturbing </w:t>
      </w:r>
      <w:r w:rsidR="00A44DAA" w:rsidRPr="00436DCC">
        <w:rPr>
          <w:color w:val="000000" w:themeColor="text1"/>
        </w:rPr>
        <w:t xml:space="preserve">emission </w:t>
      </w:r>
      <w:r w:rsidR="000D3AFE" w:rsidRPr="00436DCC">
        <w:rPr>
          <w:color w:val="000000" w:themeColor="text1"/>
        </w:rPr>
        <w:t xml:space="preserve">patterns </w:t>
      </w:r>
      <w:r w:rsidR="002E36D8" w:rsidRPr="00436DCC">
        <w:rPr>
          <w:color w:val="000000" w:themeColor="text1"/>
        </w:rPr>
        <w:t>that are 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where the 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2977B494" w:rsidR="001100B8" w:rsidRPr="00B51761" w:rsidRDefault="00881535">
      <w:pPr>
        <w:rPr>
          <w:color w:val="000000" w:themeColor="text1"/>
        </w:rPr>
      </w:pPr>
      <w:r w:rsidRPr="00436DCC">
        <w:rPr>
          <w:color w:val="000000" w:themeColor="text1"/>
        </w:rPr>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 xml:space="preserve">Greenhouse Gas </w:t>
      </w:r>
      <w:r w:rsidR="00265EA9">
        <w:rPr>
          <w:color w:val="000000" w:themeColor="text1"/>
        </w:rPr>
        <w:t xml:space="preserve">Emissions </w:t>
      </w:r>
      <w:r w:rsidR="001D4F3E" w:rsidRPr="00436DCC">
        <w:rPr>
          <w:color w:val="000000" w:themeColor="text1"/>
        </w:rPr>
        <w:t>Inventory (GHGI)</w:t>
      </w:r>
      <w:r w:rsidR="00A15B40" w:rsidRPr="00436DCC">
        <w:rPr>
          <w:color w:val="000000" w:themeColor="text1"/>
        </w:rPr>
        <w:t xml:space="preserve">, the bottom-up </w:t>
      </w:r>
      <w:r w:rsidR="0084023E">
        <w:rPr>
          <w:color w:val="000000" w:themeColor="text1"/>
        </w:rPr>
        <w:t>emission estimate</w:t>
      </w:r>
      <w:r w:rsidR="00A15B40" w:rsidRPr="00436DCC">
        <w:rPr>
          <w:color w:val="000000" w:themeColor="text1"/>
        </w:rPr>
        <w:t xml:space="preserve"> reported to the UNFCCC</w:t>
      </w:r>
      <w:r w:rsidR="003A0A98" w:rsidRPr="00436DCC">
        <w:rPr>
          <w:color w:val="000000" w:themeColor="text1"/>
        </w:rPr>
        <w:t xml:space="preserve"> </w:t>
      </w:r>
      <w:r w:rsidR="003A0A98" w:rsidRPr="00436DCC">
        <w:rPr>
          <w:color w:val="000000" w:themeColor="text1"/>
        </w:rPr>
        <w:fldChar w:fldCharType="begin"/>
      </w:r>
      <w:r w:rsidR="00EB1DFD">
        <w:rPr>
          <w:color w:val="000000" w:themeColor="text1"/>
        </w:rPr>
        <w:instrText xml:space="preserve"> ADDIN ZOTERO_ITEM CSL_CITATION {"citationID":"FM0vwaTN","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A0A98" w:rsidRPr="00436DCC">
        <w:rPr>
          <w:color w:val="000000" w:themeColor="text1"/>
        </w:rPr>
        <w:fldChar w:fldCharType="separate"/>
      </w:r>
      <w:r w:rsidR="00EB1DFD">
        <w:rPr>
          <w:noProof/>
          <w:color w:val="000000" w:themeColor="text1"/>
        </w:rPr>
        <w:t>(EPA, 2022a)</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w:t>
      </w:r>
      <w:r w:rsidR="003332A3" w:rsidRPr="00B51761">
        <w:rPr>
          <w:color w:val="000000" w:themeColor="text1"/>
        </w:rPr>
        <w:lastRenderedPageBreak/>
        <w:t xml:space="preserve">the 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w:t>
      </w:r>
      <w:r w:rsidR="00E0220A" w:rsidRPr="00B51761">
        <w:rPr>
          <w:color w:val="000000" w:themeColor="text1"/>
        </w:rPr>
        <w:t xml:space="preserve">2020 </w:t>
      </w:r>
      <w:r w:rsidR="003332A3" w:rsidRPr="00B51761">
        <w:rPr>
          <w:color w:val="000000" w:themeColor="text1"/>
        </w:rPr>
        <w:t xml:space="preserve">GHGI, respectively, for 2010 to 2015. </w:t>
      </w:r>
      <w:r w:rsidR="001E0B1D" w:rsidRPr="00B51761">
        <w:rPr>
          <w:color w:val="000000" w:themeColor="text1"/>
        </w:rPr>
        <w:t xml:space="preserve"> </w:t>
      </w:r>
      <w:r w:rsidR="002E36D8" w:rsidRPr="00B51761">
        <w:rPr>
          <w:color w:val="000000" w:themeColor="text1"/>
        </w:rPr>
        <w:t xml:space="preserve">Lu et al. </w:t>
      </w:r>
      <w:r w:rsidR="005B0B43">
        <w:rPr>
          <w:color w:val="000000" w:themeColor="text1"/>
        </w:rPr>
        <w:fldChar w:fldCharType="begin"/>
      </w:r>
      <w:r w:rsidR="005B0B43">
        <w:rPr>
          <w:color w:val="000000" w:themeColor="text1"/>
        </w:rPr>
        <w:instrText xml:space="preserve"> ADDIN ZOTERO_ITEM CSL_CITATION {"citationID":"k1Yq7IR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B0B43">
        <w:rPr>
          <w:rFonts w:ascii="Cambria Math" w:hAnsi="Cambria Math" w:cs="Cambria Math"/>
          <w:color w:val="000000" w:themeColor="text1"/>
        </w:rPr>
        <w:instrText>∘</w:instrText>
      </w:r>
      <w:r w:rsidR="005B0B43">
        <w:rPr>
          <w:color w:val="000000" w:themeColor="text1"/>
        </w:rPr>
        <w:instrText>×0.625</w:instrText>
      </w:r>
      <w:r w:rsidR="005B0B43">
        <w:rPr>
          <w:rFonts w:ascii="Cambria Math" w:hAnsi="Cambria Math" w:cs="Cambria Math"/>
          <w:color w:val="000000" w:themeColor="text1"/>
        </w:rPr>
        <w:instrText>∘</w:instrText>
      </w:r>
      <w:r w:rsidR="005B0B43">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suppress-author":true}],"schema":"https://github.com/citation-style-language/schema/raw/master/csl-citation.json"} </w:instrText>
      </w:r>
      <w:r w:rsidR="005B0B43">
        <w:rPr>
          <w:color w:val="000000" w:themeColor="text1"/>
        </w:rPr>
        <w:fldChar w:fldCharType="separate"/>
      </w:r>
      <w:r w:rsidR="005B0B43">
        <w:rPr>
          <w:noProof/>
          <w:color w:val="000000" w:themeColor="text1"/>
        </w:rPr>
        <w:t>(2022)</w:t>
      </w:r>
      <w:r w:rsidR="005B0B43">
        <w:rPr>
          <w:color w:val="000000" w:themeColor="text1"/>
        </w:rPr>
        <w:fldChar w:fldCharType="end"/>
      </w:r>
      <w:r w:rsidR="002E36D8" w:rsidRPr="00B51761">
        <w:rPr>
          <w:color w:val="000000" w:themeColor="text1"/>
        </w:rPr>
        <w:t xml:space="preserve"> </w:t>
      </w:r>
      <w:r w:rsidR="001D4F3E" w:rsidRPr="00B51761">
        <w:rPr>
          <w:color w:val="000000" w:themeColor="text1"/>
        </w:rPr>
        <w:t xml:space="preserve">found mean 2010 </w:t>
      </w:r>
      <w:r w:rsidR="008B1E6C">
        <w:rPr>
          <w:color w:val="000000" w:themeColor="text1"/>
        </w:rPr>
        <w:t>-</w:t>
      </w:r>
      <w:r w:rsidR="001D4F3E" w:rsidRPr="00B51761">
        <w:rPr>
          <w:color w:val="000000" w:themeColor="text1"/>
        </w:rPr>
        <w:t xml:space="preserve"> 2017 anthropogenic emissions </w:t>
      </w:r>
      <w:r w:rsidR="00BE585B" w:rsidRPr="00B51761">
        <w:rPr>
          <w:color w:val="000000" w:themeColor="text1"/>
        </w:rPr>
        <w:t>10</w:t>
      </w:r>
      <w:r w:rsidR="001D4F3E" w:rsidRPr="00B51761">
        <w:rPr>
          <w:color w:val="000000" w:themeColor="text1"/>
        </w:rPr>
        <w:t>.0 (</w:t>
      </w:r>
      <w:r w:rsidR="00BE585B" w:rsidRPr="00B51761">
        <w:rPr>
          <w:color w:val="000000" w:themeColor="text1"/>
        </w:rPr>
        <w:t>6</w:t>
      </w:r>
      <w:r w:rsidR="001D4F3E" w:rsidRPr="00B51761">
        <w:rPr>
          <w:color w:val="000000" w:themeColor="text1"/>
        </w:rPr>
        <w:t xml:space="preserve">.5 - </w:t>
      </w:r>
      <w:r w:rsidR="00BE585B" w:rsidRPr="00B51761">
        <w:rPr>
          <w:color w:val="000000" w:themeColor="text1"/>
        </w:rPr>
        <w:t>11</w:t>
      </w:r>
      <w:r w:rsidR="001D4F3E" w:rsidRPr="00B51761">
        <w:rPr>
          <w:color w:val="000000" w:themeColor="text1"/>
        </w:rPr>
        <w:t xml:space="preserve">.8) </w:t>
      </w:r>
      <w:proofErr w:type="spellStart"/>
      <w:r w:rsidR="001D4F3E" w:rsidRPr="00B51761">
        <w:rPr>
          <w:color w:val="000000" w:themeColor="text1"/>
        </w:rPr>
        <w:t>Tg</w:t>
      </w:r>
      <w:proofErr w:type="spellEnd"/>
      <w:r w:rsidR="001D4F3E" w:rsidRPr="00B51761">
        <w:rPr>
          <w:color w:val="000000" w:themeColor="text1"/>
        </w:rPr>
        <w:t xml:space="preserve"> a</w:t>
      </w:r>
      <w:r w:rsidR="001D4F3E" w:rsidRPr="00B51761">
        <w:rPr>
          <w:color w:val="000000" w:themeColor="text1"/>
          <w:vertAlign w:val="superscript"/>
        </w:rPr>
        <w:t>-1</w:t>
      </w:r>
      <w:r w:rsidR="001D4F3E" w:rsidRPr="00B51761">
        <w:rPr>
          <w:color w:val="000000" w:themeColor="text1"/>
        </w:rPr>
        <w:t xml:space="preserve"> </w:t>
      </w:r>
      <w:r w:rsidR="00BE585B" w:rsidRPr="00B51761">
        <w:rPr>
          <w:color w:val="000000" w:themeColor="text1"/>
        </w:rPr>
        <w:t>larger than the</w:t>
      </w:r>
      <w:r w:rsidR="008B1E6C">
        <w:rPr>
          <w:color w:val="000000" w:themeColor="text1"/>
        </w:rPr>
        <w:t xml:space="preserve"> </w:t>
      </w:r>
      <w:r w:rsidR="001D4F3E" w:rsidRPr="00B51761">
        <w:rPr>
          <w:color w:val="000000" w:themeColor="text1"/>
        </w:rPr>
        <w:t>GHGI</w:t>
      </w:r>
      <w:r w:rsidR="00820C77" w:rsidRPr="00B51761">
        <w:rPr>
          <w:color w:val="000000" w:themeColor="text1"/>
        </w:rPr>
        <w:t>,</w:t>
      </w:r>
      <w:r w:rsidR="00B2067C" w:rsidRPr="00B51761">
        <w:rPr>
          <w:color w:val="000000" w:themeColor="text1"/>
        </w:rPr>
        <w:t xml:space="preserve"> which they attributed </w:t>
      </w:r>
      <w:r w:rsidR="006E0B66" w:rsidRPr="00B51761">
        <w:rPr>
          <w:color w:val="000000" w:themeColor="text1"/>
        </w:rPr>
        <w:t xml:space="preserve">largely </w:t>
      </w:r>
      <w:r w:rsidR="00B2067C" w:rsidRPr="00B51761">
        <w:rPr>
          <w:color w:val="000000" w:themeColor="text1"/>
        </w:rPr>
        <w:t>to oil</w:t>
      </w:r>
      <w:r w:rsidR="006E0B66" w:rsidRPr="00B51761">
        <w:rPr>
          <w:color w:val="000000" w:themeColor="text1"/>
        </w:rPr>
        <w:t xml:space="preserve"> emissions</w:t>
      </w:r>
      <w:r w:rsidR="00B2067C" w:rsidRPr="00B51761">
        <w:rPr>
          <w:color w:val="000000" w:themeColor="text1"/>
        </w:rPr>
        <w:t>.</w:t>
      </w:r>
    </w:p>
    <w:p w14:paraId="2777F056" w14:textId="77777777" w:rsidR="003C6288" w:rsidRPr="002E36D8" w:rsidRDefault="003C6288">
      <w:pPr>
        <w:rPr>
          <w:color w:val="FF0000"/>
        </w:rPr>
      </w:pPr>
    </w:p>
    <w:p w14:paraId="2DA7AF5F" w14:textId="0529C3D8" w:rsidR="00780DF0" w:rsidRPr="00B51761" w:rsidRDefault="003C6288">
      <w:pPr>
        <w:rPr>
          <w:color w:val="000000" w:themeColor="text1"/>
        </w:rPr>
      </w:pPr>
      <w:r w:rsidRPr="00B51761">
        <w:rPr>
          <w:color w:val="000000" w:themeColor="text1"/>
        </w:rPr>
        <w:t>High</w:t>
      </w:r>
      <w:r w:rsidR="006077B4" w:rsidRPr="00B51761">
        <w:rPr>
          <w:color w:val="000000" w:themeColor="text1"/>
        </w:rPr>
        <w:t>er</w:t>
      </w:r>
      <w:r w:rsidRPr="00B51761">
        <w:rPr>
          <w:color w:val="000000" w:themeColor="text1"/>
        </w:rPr>
        <w:t xml:space="preserve"> resolution regional </w:t>
      </w:r>
      <w:r w:rsidR="002E4A10" w:rsidRPr="00B51761">
        <w:rPr>
          <w:color w:val="000000" w:themeColor="text1"/>
        </w:rPr>
        <w:t>studies</w:t>
      </w:r>
      <w:r w:rsidRPr="00B51761">
        <w:rPr>
          <w:color w:val="000000" w:themeColor="text1"/>
        </w:rPr>
        <w:t xml:space="preserve"> </w:t>
      </w:r>
      <w:r w:rsidR="001811CB" w:rsidRPr="00B51761">
        <w:rPr>
          <w:color w:val="000000" w:themeColor="text1"/>
        </w:rPr>
        <w:t xml:space="preserve">have targeted specific aspects of </w:t>
      </w:r>
      <w:r w:rsidR="005F1E5B">
        <w:rPr>
          <w:color w:val="000000" w:themeColor="text1"/>
        </w:rPr>
        <w:t xml:space="preserve">U.S. </w:t>
      </w:r>
      <w:r w:rsidR="001811CB" w:rsidRPr="00B51761">
        <w:rPr>
          <w:color w:val="000000" w:themeColor="text1"/>
        </w:rPr>
        <w:t>emissio</w:t>
      </w:r>
      <w:r w:rsidR="005F1E5B">
        <w:rPr>
          <w:color w:val="000000" w:themeColor="text1"/>
        </w:rPr>
        <w:t>ns</w:t>
      </w:r>
      <w:r w:rsidR="008E23DF">
        <w:rPr>
          <w:color w:val="000000" w:themeColor="text1"/>
        </w:rPr>
        <w:t xml:space="preserve">, including emissions from </w:t>
      </w:r>
      <w:r w:rsidR="006C4F2F">
        <w:rPr>
          <w:color w:val="000000" w:themeColor="text1"/>
        </w:rPr>
        <w:t>different</w:t>
      </w:r>
      <w:r w:rsidR="008E23DF">
        <w:rPr>
          <w:color w:val="000000" w:themeColor="text1"/>
        </w:rPr>
        <w:t xml:space="preserve"> sectors, states, and urban areas</w:t>
      </w:r>
      <w:r w:rsidRPr="00B51761">
        <w:rPr>
          <w:color w:val="000000" w:themeColor="text1"/>
        </w:rPr>
        <w:t xml:space="preserve">. </w:t>
      </w:r>
      <w:proofErr w:type="spellStart"/>
      <w:r w:rsidR="001811CB" w:rsidRPr="00B51761">
        <w:rPr>
          <w:color w:val="000000" w:themeColor="text1"/>
        </w:rPr>
        <w:t>Karion</w:t>
      </w:r>
      <w:proofErr w:type="spellEnd"/>
      <w:r w:rsidR="001811CB" w:rsidRPr="00B51761">
        <w:rPr>
          <w:color w:val="000000" w:themeColor="text1"/>
        </w:rPr>
        <w:t xml:space="preserve"> et al. </w:t>
      </w:r>
      <w:r w:rsidR="00EA0C16">
        <w:rPr>
          <w:color w:val="000000" w:themeColor="text1"/>
        </w:rPr>
        <w:fldChar w:fldCharType="begin"/>
      </w:r>
      <w:r w:rsidR="00EA0C16">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sidR="00EA0C16">
        <w:rPr>
          <w:color w:val="000000" w:themeColor="text1"/>
        </w:rPr>
        <w:fldChar w:fldCharType="separate"/>
      </w:r>
      <w:r w:rsidR="00EA0C16">
        <w:rPr>
          <w:noProof/>
          <w:color w:val="000000" w:themeColor="text1"/>
        </w:rPr>
        <w:t>(2015)</w:t>
      </w:r>
      <w:r w:rsidR="00EA0C16">
        <w:rPr>
          <w:color w:val="000000" w:themeColor="text1"/>
        </w:rPr>
        <w:fldChar w:fldCharType="end"/>
      </w:r>
      <w:r w:rsidR="001811CB" w:rsidRPr="00B51761">
        <w:rPr>
          <w:color w:val="000000" w:themeColor="text1"/>
        </w:rPr>
        <w:t xml:space="preserve"> </w:t>
      </w:r>
      <w:r w:rsidR="00CB7A33">
        <w:rPr>
          <w:color w:val="000000" w:themeColor="text1"/>
        </w:rPr>
        <w:t>found</w:t>
      </w:r>
      <w:r w:rsidR="00E440E2">
        <w:rPr>
          <w:color w:val="000000" w:themeColor="text1"/>
        </w:rPr>
        <w:t xml:space="preserve"> oil and gas emissions in the</w:t>
      </w:r>
      <w:r w:rsidR="0072776E">
        <w:rPr>
          <w:color w:val="000000" w:themeColor="text1"/>
        </w:rPr>
        <w:t xml:space="preserve"> </w:t>
      </w:r>
      <w:r w:rsidR="00514AA0">
        <w:rPr>
          <w:color w:val="000000" w:themeColor="text1"/>
        </w:rPr>
        <w:t xml:space="preserve">Barnett Shale </w:t>
      </w:r>
      <w:r w:rsidR="008B1E6C">
        <w:rPr>
          <w:color w:val="000000" w:themeColor="text1"/>
        </w:rPr>
        <w:t xml:space="preserve">in eastern Texas </w:t>
      </w:r>
      <w:r w:rsidR="0072776E">
        <w:rPr>
          <w:color w:val="000000" w:themeColor="text1"/>
        </w:rPr>
        <w:t>consistent with the</w:t>
      </w:r>
      <w:r w:rsidR="001C56F8">
        <w:rPr>
          <w:color w:val="000000" w:themeColor="text1"/>
        </w:rPr>
        <w:t xml:space="preserve"> </w:t>
      </w:r>
      <w:r w:rsidR="00E6442C">
        <w:rPr>
          <w:color w:val="000000" w:themeColor="text1"/>
        </w:rPr>
        <w:t>GHGI but larger than</w:t>
      </w:r>
      <w:r w:rsidR="008B1E6C">
        <w:rPr>
          <w:color w:val="000000" w:themeColor="text1"/>
        </w:rPr>
        <w:t xml:space="preserve"> </w:t>
      </w:r>
      <w:r w:rsidR="00E6442C">
        <w:rPr>
          <w:color w:val="000000" w:themeColor="text1"/>
        </w:rPr>
        <w:t>reported by industry to the EPA’s Greenhouse Gas Reporting Program</w:t>
      </w:r>
      <w:r w:rsidR="00AC180A">
        <w:rPr>
          <w:color w:val="000000" w:themeColor="text1"/>
        </w:rPr>
        <w:t xml:space="preserve"> (GHGRP)</w:t>
      </w:r>
      <w:r w:rsidR="00E440E2">
        <w:rPr>
          <w:color w:val="000000" w:themeColor="text1"/>
        </w:rPr>
        <w:t>. A</w:t>
      </w:r>
      <w:r w:rsidR="001812A8">
        <w:rPr>
          <w:color w:val="000000" w:themeColor="text1"/>
        </w:rPr>
        <w:t xml:space="preserve"> series of studies </w:t>
      </w:r>
      <w:r w:rsidR="00CB7A33">
        <w:rPr>
          <w:color w:val="000000" w:themeColor="text1"/>
        </w:rPr>
        <w:t>inferred</w:t>
      </w:r>
      <w:r w:rsidR="001812A8">
        <w:rPr>
          <w:color w:val="000000" w:themeColor="text1"/>
        </w:rPr>
        <w:t xml:space="preserve"> </w:t>
      </w:r>
      <w:r w:rsidR="00CB7A33">
        <w:rPr>
          <w:color w:val="000000" w:themeColor="text1"/>
        </w:rPr>
        <w:t>much</w:t>
      </w:r>
      <w:r w:rsidR="001812A8">
        <w:rPr>
          <w:color w:val="000000" w:themeColor="text1"/>
        </w:rPr>
        <w:t xml:space="preserve"> higher emissions in the Permian Basin than </w:t>
      </w:r>
      <w:r w:rsidR="00721ED2">
        <w:rPr>
          <w:color w:val="000000" w:themeColor="text1"/>
        </w:rPr>
        <w:t>implied by the GHGI</w:t>
      </w:r>
      <w:r w:rsidR="001812A8">
        <w:rPr>
          <w:color w:val="000000" w:themeColor="text1"/>
        </w:rPr>
        <w:t xml:space="preserve"> </w:t>
      </w:r>
      <w:r w:rsidR="00EA0C16">
        <w:rPr>
          <w:color w:val="000000" w:themeColor="text1"/>
        </w:rPr>
        <w:fldChar w:fldCharType="begin"/>
      </w:r>
      <w:r w:rsidR="00F91F86">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EA0C16">
        <w:rPr>
          <w:color w:val="000000" w:themeColor="text1"/>
        </w:rPr>
        <w:fldChar w:fldCharType="separate"/>
      </w:r>
      <w:r w:rsidR="00F91F86">
        <w:rPr>
          <w:noProof/>
          <w:color w:val="000000" w:themeColor="text1"/>
        </w:rPr>
        <w:t>(Zhang et al., 2020; Schneising et al., 2020; Liu et al., 2021; Chen et al., 2022a; Varon et al., 2022)</w:t>
      </w:r>
      <w:r w:rsidR="00EA0C16">
        <w:rPr>
          <w:color w:val="000000" w:themeColor="text1"/>
        </w:rPr>
        <w:fldChar w:fldCharType="end"/>
      </w:r>
      <w:r w:rsidR="001812A8">
        <w:t xml:space="preserve">. </w:t>
      </w:r>
      <w:r w:rsidR="00A55893">
        <w:t xml:space="preserve">Z. </w:t>
      </w:r>
      <w:r w:rsidR="00362746" w:rsidRPr="00B51761">
        <w:rPr>
          <w:color w:val="000000" w:themeColor="text1"/>
        </w:rPr>
        <w:t xml:space="preserve">Chen et al. </w:t>
      </w:r>
      <w:r w:rsidR="00A55893">
        <w:rPr>
          <w:color w:val="000000" w:themeColor="text1"/>
        </w:rPr>
        <w:fldChar w:fldCharType="begin"/>
      </w:r>
      <w:r w:rsidR="00A55893">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sidR="00A55893">
        <w:rPr>
          <w:color w:val="000000" w:themeColor="text1"/>
        </w:rPr>
        <w:fldChar w:fldCharType="separate"/>
      </w:r>
      <w:r w:rsidR="00A55893">
        <w:rPr>
          <w:noProof/>
          <w:color w:val="000000" w:themeColor="text1"/>
        </w:rPr>
        <w:t>(2018)</w:t>
      </w:r>
      <w:r w:rsidR="00A55893">
        <w:rPr>
          <w:color w:val="000000" w:themeColor="text1"/>
        </w:rPr>
        <w:fldChar w:fldCharType="end"/>
      </w:r>
      <w:r w:rsidR="00362746" w:rsidRPr="00B51761">
        <w:rPr>
          <w:color w:val="000000" w:themeColor="text1"/>
        </w:rPr>
        <w:t xml:space="preserve"> and </w:t>
      </w:r>
      <w:r w:rsidRPr="00B51761">
        <w:rPr>
          <w:color w:val="000000" w:themeColor="text1"/>
        </w:rPr>
        <w:t>Yu et al.</w:t>
      </w:r>
      <w:r w:rsidR="00A55893">
        <w:rPr>
          <w:color w:val="000000" w:themeColor="text1"/>
        </w:rPr>
        <w:t xml:space="preserve"> </w:t>
      </w:r>
      <w:r w:rsidR="00A55893">
        <w:rPr>
          <w:color w:val="000000" w:themeColor="text1"/>
        </w:rPr>
        <w:fldChar w:fldCharType="begin"/>
      </w:r>
      <w:r w:rsidR="00B9317E">
        <w:rPr>
          <w:color w:val="000000" w:themeColor="text1"/>
        </w:rPr>
        <w:instrText xml:space="preserve"> ADDIN ZOTERO_ITEM CSL_CITATION {"citationID":"WU7QZgh0","properties":{"formattedCitation":"(Yu et al., 2021)","plainCitation":"(Yu et al., 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color w:val="000000" w:themeColor="text1"/>
        </w:rPr>
        <w:instrText>∼</w:instrText>
      </w:r>
      <w:r w:rsidR="00B9317E">
        <w:rPr>
          <w:color w:val="000000" w:themeColor="text1"/>
        </w:rPr>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color w:val="000000" w:themeColor="text1"/>
        </w:rPr>
        <w:instrText>∼</w:instrText>
      </w:r>
      <w:r w:rsidR="00B9317E">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schema":"https://github.com/citation-style-language/schema/raw/master/csl-citation.json"} </w:instrText>
      </w:r>
      <w:r w:rsidR="00A55893">
        <w:rPr>
          <w:color w:val="000000" w:themeColor="text1"/>
        </w:rPr>
        <w:fldChar w:fldCharType="separate"/>
      </w:r>
      <w:r w:rsidR="00B9317E">
        <w:rPr>
          <w:noProof/>
          <w:color w:val="000000" w:themeColor="text1"/>
        </w:rPr>
        <w:t>(Yu et al., 2021)</w:t>
      </w:r>
      <w:r w:rsidR="00A55893">
        <w:rPr>
          <w:color w:val="000000" w:themeColor="text1"/>
        </w:rPr>
        <w:fldChar w:fldCharType="end"/>
      </w:r>
      <w:r w:rsidRPr="00B51761">
        <w:rPr>
          <w:color w:val="000000" w:themeColor="text1"/>
        </w:rPr>
        <w:t xml:space="preserve"> </w:t>
      </w:r>
      <w:r w:rsidR="00CB7A33">
        <w:rPr>
          <w:color w:val="000000" w:themeColor="text1"/>
        </w:rPr>
        <w:t>found</w:t>
      </w:r>
      <w:r w:rsidRPr="00B51761">
        <w:rPr>
          <w:color w:val="000000" w:themeColor="text1"/>
        </w:rPr>
        <w:t xml:space="preserve"> </w:t>
      </w:r>
      <w:r w:rsidR="001C56F8">
        <w:rPr>
          <w:color w:val="000000" w:themeColor="text1"/>
        </w:rPr>
        <w:t xml:space="preserve">underestimated </w:t>
      </w:r>
      <w:r w:rsidR="00E440E2">
        <w:rPr>
          <w:color w:val="000000" w:themeColor="text1"/>
        </w:rPr>
        <w:t xml:space="preserve">livestock emissions in the </w:t>
      </w:r>
      <w:r w:rsidR="001C56F8">
        <w:rPr>
          <w:color w:val="000000" w:themeColor="text1"/>
        </w:rPr>
        <w:t xml:space="preserve">GHGI in the </w:t>
      </w:r>
      <w:r w:rsidRPr="00B51761">
        <w:rPr>
          <w:color w:val="000000" w:themeColor="text1"/>
        </w:rPr>
        <w:t>upper Midwest</w:t>
      </w:r>
      <w:r w:rsidR="00ED4DA5" w:rsidRPr="00B51761">
        <w:rPr>
          <w:color w:val="000000" w:themeColor="text1"/>
        </w:rPr>
        <w:t>.</w:t>
      </w:r>
      <w:r w:rsidR="002E4A10" w:rsidRPr="00B51761">
        <w:rPr>
          <w:color w:val="000000" w:themeColor="text1"/>
        </w:rPr>
        <w:t xml:space="preserve"> </w:t>
      </w:r>
      <w:proofErr w:type="spellStart"/>
      <w:r w:rsidR="001812A8">
        <w:rPr>
          <w:color w:val="000000" w:themeColor="text1"/>
        </w:rPr>
        <w:t>Jeong</w:t>
      </w:r>
      <w:proofErr w:type="spellEnd"/>
      <w:r w:rsidR="001812A8">
        <w:rPr>
          <w:color w:val="000000" w:themeColor="text1"/>
        </w:rPr>
        <w:t xml:space="preserve"> et al. </w:t>
      </w:r>
      <w:r w:rsidR="00A55893">
        <w:rPr>
          <w:color w:val="000000" w:themeColor="text1"/>
        </w:rPr>
        <w:fldChar w:fldCharType="begin"/>
      </w:r>
      <w:r w:rsidR="00A55893">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A55893">
        <w:rPr>
          <w:color w:val="000000" w:themeColor="text1"/>
        </w:rPr>
        <w:fldChar w:fldCharType="separate"/>
      </w:r>
      <w:r w:rsidR="00A55893">
        <w:rPr>
          <w:noProof/>
          <w:color w:val="000000" w:themeColor="text1"/>
        </w:rPr>
        <w:t>(2016)</w:t>
      </w:r>
      <w:r w:rsidR="00A55893">
        <w:rPr>
          <w:color w:val="000000" w:themeColor="text1"/>
        </w:rPr>
        <w:fldChar w:fldCharType="end"/>
      </w:r>
      <w:r w:rsidR="001812A8">
        <w:rPr>
          <w:color w:val="000000" w:themeColor="text1"/>
        </w:rPr>
        <w:t xml:space="preserve"> </w:t>
      </w:r>
      <w:r w:rsidR="008E23DF">
        <w:rPr>
          <w:color w:val="000000" w:themeColor="text1"/>
        </w:rPr>
        <w:t>inferred</w:t>
      </w:r>
      <w:r w:rsidR="001812A8">
        <w:rPr>
          <w:color w:val="000000" w:themeColor="text1"/>
        </w:rPr>
        <w:t xml:space="preserve"> </w:t>
      </w:r>
      <w:r w:rsidR="008E23DF">
        <w:rPr>
          <w:color w:val="000000" w:themeColor="text1"/>
        </w:rPr>
        <w:t xml:space="preserve">California </w:t>
      </w:r>
      <w:r w:rsidR="001812A8">
        <w:rPr>
          <w:color w:val="000000" w:themeColor="text1"/>
        </w:rPr>
        <w:t xml:space="preserve">emissions 20% to 80% larger than </w:t>
      </w:r>
      <w:r w:rsidR="00514AA0">
        <w:rPr>
          <w:color w:val="000000" w:themeColor="text1"/>
        </w:rPr>
        <w:t>a</w:t>
      </w:r>
      <w:r w:rsidR="002B7031">
        <w:rPr>
          <w:color w:val="000000" w:themeColor="text1"/>
        </w:rPr>
        <w:t xml:space="preserve"> state</w:t>
      </w:r>
      <w:r w:rsidR="00514AA0">
        <w:rPr>
          <w:color w:val="000000" w:themeColor="text1"/>
        </w:rPr>
        <w:t xml:space="preserve"> inventory from the</w:t>
      </w:r>
      <w:r w:rsidR="001812A8">
        <w:rPr>
          <w:color w:val="000000" w:themeColor="text1"/>
        </w:rPr>
        <w:t xml:space="preserve"> California Air Resources Board</w:t>
      </w:r>
      <w:r w:rsidR="001C56F8">
        <w:rPr>
          <w:color w:val="000000" w:themeColor="text1"/>
        </w:rPr>
        <w:t xml:space="preserve"> (CARB)</w:t>
      </w:r>
      <w:r w:rsidR="00CB7A33">
        <w:rPr>
          <w:color w:val="000000" w:themeColor="text1"/>
        </w:rPr>
        <w:t xml:space="preserve">. </w:t>
      </w:r>
      <w:r w:rsidR="002E4A10" w:rsidRPr="00B51761">
        <w:rPr>
          <w:color w:val="000000" w:themeColor="text1"/>
        </w:rPr>
        <w:t xml:space="preserve">Plant et al. </w:t>
      </w:r>
      <w:r w:rsidR="00A55893">
        <w:rPr>
          <w:color w:val="000000" w:themeColor="text1"/>
        </w:rPr>
        <w:fldChar w:fldCharType="begin"/>
      </w:r>
      <w:r w:rsidR="00A55893">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A55893">
        <w:rPr>
          <w:color w:val="000000" w:themeColor="text1"/>
        </w:rPr>
        <w:fldChar w:fldCharType="separate"/>
      </w:r>
      <w:r w:rsidR="00A55893">
        <w:rPr>
          <w:noProof/>
          <w:color w:val="000000" w:themeColor="text1"/>
        </w:rPr>
        <w:t>(2019)</w:t>
      </w:r>
      <w:r w:rsidR="00A55893">
        <w:rPr>
          <w:color w:val="000000" w:themeColor="text1"/>
        </w:rPr>
        <w:fldChar w:fldCharType="end"/>
      </w:r>
      <w:r w:rsidR="002E4A10" w:rsidRPr="00B51761">
        <w:rPr>
          <w:color w:val="000000" w:themeColor="text1"/>
        </w:rPr>
        <w:t xml:space="preserve"> </w:t>
      </w:r>
      <w:r w:rsidR="001C56F8">
        <w:rPr>
          <w:color w:val="000000" w:themeColor="text1"/>
        </w:rPr>
        <w:t>found</w:t>
      </w:r>
      <w:r w:rsidR="001C56F8" w:rsidRPr="00B51761">
        <w:rPr>
          <w:color w:val="000000" w:themeColor="text1"/>
        </w:rPr>
        <w:t xml:space="preserve"> </w:t>
      </w:r>
      <w:r w:rsidR="002E4A10" w:rsidRPr="00B51761">
        <w:rPr>
          <w:color w:val="000000" w:themeColor="text1"/>
        </w:rPr>
        <w:t>m</w:t>
      </w:r>
      <w:r w:rsidR="00A0012E" w:rsidRPr="00B51761">
        <w:rPr>
          <w:color w:val="000000" w:themeColor="text1"/>
        </w:rPr>
        <w:t>ethane emissions from six East Coast urban areas</w:t>
      </w:r>
      <w:r w:rsidR="001C56F8">
        <w:rPr>
          <w:color w:val="000000" w:themeColor="text1"/>
        </w:rPr>
        <w:t xml:space="preserve"> to be</w:t>
      </w:r>
      <w:r w:rsidR="00A0012E" w:rsidRPr="00B51761">
        <w:rPr>
          <w:color w:val="000000" w:themeColor="text1"/>
        </w:rPr>
        <w:t xml:space="preserve"> more than two times larger than </w:t>
      </w:r>
      <w:r w:rsidR="001C56F8">
        <w:rPr>
          <w:color w:val="000000" w:themeColor="text1"/>
        </w:rPr>
        <w:t>the GHGI for 2012</w:t>
      </w:r>
      <w:r w:rsidR="00A0012E" w:rsidRPr="00B51761">
        <w:rPr>
          <w:color w:val="000000" w:themeColor="text1"/>
        </w:rPr>
        <w:t>.</w:t>
      </w:r>
    </w:p>
    <w:p w14:paraId="284DA6D0" w14:textId="77777777" w:rsidR="00780DF0" w:rsidRPr="00780DF0" w:rsidRDefault="00780DF0">
      <w:pPr>
        <w:rPr>
          <w:color w:val="000000" w:themeColor="text1"/>
        </w:rPr>
      </w:pPr>
    </w:p>
    <w:p w14:paraId="17CD566C" w14:textId="619D4F73"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8834D1">
        <w:rPr>
          <w:color w:val="000000" w:themeColor="text1"/>
        </w:rPr>
        <w:t xml:space="preserve">to quantify emiss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to the UNFCCC as prior estimates. Several filters are applied to the TROPOMI data to avoid biases</w:t>
      </w:r>
      <w:r w:rsidR="006E023C" w:rsidRPr="00B51761">
        <w:rPr>
          <w:color w:val="000000" w:themeColor="text1"/>
        </w:rPr>
        <w:t xml:space="preserve">.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to 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most recent version of the GHGI </w:t>
      </w:r>
      <w:r w:rsidR="008910D1">
        <w:rPr>
          <w:color w:val="000000" w:themeColor="text1"/>
        </w:rPr>
        <w:fldChar w:fldCharType="begin"/>
      </w:r>
      <w:r w:rsidR="00EB1DFD">
        <w:rPr>
          <w:color w:val="000000" w:themeColor="text1"/>
        </w:rPr>
        <w:instrText xml:space="preserve"> ADDIN ZOTERO_ITEM CSL_CITATION {"citationID":"yKAcRvgL","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2a)</w:t>
      </w:r>
      <w:r w:rsidR="008910D1">
        <w:rPr>
          <w:color w:val="000000" w:themeColor="text1"/>
        </w:rPr>
        <w:fldChar w:fldCharType="end"/>
      </w:r>
      <w:r w:rsidR="00FA46C4">
        <w:rPr>
          <w:color w:val="000000" w:themeColor="text1"/>
        </w:rPr>
        <w:t xml:space="preserve">. This inventory </w:t>
      </w:r>
      <w:r w:rsidR="00CB7A33">
        <w:rPr>
          <w:color w:val="000000" w:themeColor="text1"/>
        </w:rPr>
        <w:t xml:space="preserve">includes </w:t>
      </w:r>
      <w:r w:rsidR="00FA46C4">
        <w:rPr>
          <w:color w:val="000000" w:themeColor="text1"/>
        </w:rPr>
        <w:t xml:space="preserve">for </w:t>
      </w:r>
      <w:r w:rsidR="001C56F8">
        <w:rPr>
          <w:color w:val="000000" w:themeColor="text1"/>
        </w:rPr>
        <w:t xml:space="preserve">the </w:t>
      </w:r>
      <w:proofErr w:type="gramStart"/>
      <w:r w:rsidR="001C56F8">
        <w:rPr>
          <w:color w:val="000000" w:themeColor="text1"/>
        </w:rPr>
        <w:t>first time</w:t>
      </w:r>
      <w:proofErr w:type="gramEnd"/>
      <w:r w:rsidR="001C56F8">
        <w:rPr>
          <w:color w:val="000000" w:themeColor="text1"/>
        </w:rPr>
        <w:t xml:space="preserve"> </w:t>
      </w:r>
      <w:r w:rsidR="0084023E">
        <w:rPr>
          <w:color w:val="000000" w:themeColor="text1"/>
        </w:rPr>
        <w:t>emission estimate</w:t>
      </w:r>
      <w:r w:rsidR="00FA46C4">
        <w:rPr>
          <w:color w:val="000000" w:themeColor="text1"/>
        </w:rPr>
        <w:t>s</w:t>
      </w:r>
      <w:r w:rsidR="00CB7A33">
        <w:rPr>
          <w:color w:val="000000" w:themeColor="text1"/>
        </w:rPr>
        <w:t xml:space="preserve"> for individual states, for which our inversion provides the first observational evaluation.</w:t>
      </w:r>
      <w:r w:rsidR="00FA46C4">
        <w:rPr>
          <w:color w:val="000000" w:themeColor="text1"/>
        </w:rPr>
        <w:t xml:space="preserve"> W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0DC10C22"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at</w:t>
      </w:r>
      <w:r w:rsidR="008834D1">
        <w:rPr>
          <w:color w:val="000000" w:themeColor="text1"/>
        </w:rPr>
        <w:t xml:space="preserve"> the native</w:t>
      </w:r>
      <w:r w:rsidR="00DC2712">
        <w:rPr>
          <w:color w:val="000000" w:themeColor="text1"/>
        </w:rPr>
        <w:t xml:space="preserve">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xml:space="preserve">. The TROPOMI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 xml:space="preserve">corresponds to </w:t>
      </w:r>
      <w:r w:rsidR="008834D1">
        <w:rPr>
          <w:color w:val="000000" w:themeColor="text1"/>
        </w:rPr>
        <w:t xml:space="preserve">a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w:t>
      </w:r>
      <w:r w:rsidR="008834D1" w:rsidRPr="00B51761">
        <w:rPr>
          <w:color w:val="000000" w:themeColor="text1"/>
        </w:rPr>
        <w:t>for the nested GEOS-Chem simulation</w:t>
      </w:r>
      <w:r w:rsidR="008834D1">
        <w:rPr>
          <w:color w:val="000000" w:themeColor="text1"/>
        </w:rPr>
        <w:t xml:space="preserve"> for each of the</w:t>
      </w:r>
      <w:r w:rsidR="00781238" w:rsidRPr="00B51761">
        <w:rPr>
          <w:color w:val="000000" w:themeColor="text1"/>
        </w:rPr>
        <w:t xml:space="preserve"> four cardinal directions (north, south, east, and west). Methane chemical and soil sinks are not optimized 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26A41473"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8302D7" w:rsidRPr="00C01462">
        <w:t>by minimizing a Bayesian cost function</w:t>
      </w:r>
      <w:r>
        <w:t xml:space="preserve"> </w:t>
      </w:r>
      <w:r w:rsidR="001A13E9" w:rsidRPr="00C01462">
        <w:t xml:space="preserve">assuming normal errors </w:t>
      </w:r>
      <w:r w:rsidR="001A13E9">
        <w:t xml:space="preserve">and </w:t>
      </w:r>
      <w:r>
        <w:t xml:space="preserve">regularized by the prior </w:t>
      </w:r>
      <w:r w:rsidR="0084023E">
        <w:t>emission estimate</w:t>
      </w:r>
      <w: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036A83C7"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w:t>
      </w:r>
      <w:r w:rsidR="005E4B4C">
        <w:t>Section</w:t>
      </w:r>
      <w:r w:rsidR="00B22D3B" w:rsidRPr="00C01462">
        <w:t xml:space="preserve">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D35E67">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NbXzzW5i","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D35E67">
        <w:rPr>
          <w:rFonts w:eastAsiaTheme="minorEastAsia"/>
          <w:bCs/>
          <w:iCs/>
        </w:rPr>
        <w:fldChar w:fldCharType="separate"/>
      </w:r>
      <w:r w:rsidR="00D35E67">
        <w:rPr>
          <w:rFonts w:eastAsiaTheme="minorEastAsia"/>
          <w:bCs/>
          <w:iCs/>
          <w:noProof/>
        </w:rPr>
        <w:t>(Rodgers, 2000)</w:t>
      </w:r>
      <w:r w:rsidR="00D35E67">
        <w:rPr>
          <w:rFonts w:eastAsiaTheme="minorEastAsia"/>
          <w:bCs/>
          <w:iCs/>
        </w:rPr>
        <w:fldChar w:fldCharType="end"/>
      </w:r>
      <w:r>
        <w:rPr>
          <w:rFonts w:eastAsiaTheme="minorEastAsia"/>
          <w:bCs/>
          <w:iCs/>
        </w:rPr>
        <w:t xml:space="preserve">. </w:t>
      </w:r>
      <w:r w:rsidR="001A13E9">
        <w:rPr>
          <w:rFonts w:eastAsiaTheme="minorEastAsia"/>
          <w:bCs/>
          <w:iCs/>
        </w:rPr>
        <w:t>We</w:t>
      </w:r>
      <w:r>
        <w:rPr>
          <w:rFonts w:eastAsiaTheme="minorEastAsia"/>
          <w:bCs/>
          <w:iCs/>
        </w:rPr>
        <w:t xml:space="preserve"> construct </w:t>
      </w:r>
      <w:r w:rsidR="00B22D3B">
        <w:rPr>
          <w:rFonts w:eastAsiaTheme="minorEastAsia"/>
          <w:bCs/>
          <w:iCs/>
        </w:rPr>
        <w:t>a rank</w:t>
      </w:r>
      <w:r w:rsidR="001A13E9">
        <w:rPr>
          <w:rFonts w:eastAsiaTheme="minorEastAsia"/>
          <w:bCs/>
          <w:iCs/>
        </w:rPr>
        <w:t>-</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w:t>
      </w:r>
      <w:r w:rsidR="001A13E9">
        <w:rPr>
          <w:color w:val="000000" w:themeColor="text1"/>
        </w:rPr>
        <w:t>by</w:t>
      </w:r>
      <w:r w:rsidRPr="00E547A6">
        <w:rPr>
          <w:rFonts w:eastAsiaTheme="minorEastAsia"/>
          <w:bCs/>
          <w:iCs/>
          <w:color w:val="000000" w:themeColor="text1"/>
        </w:rPr>
        <w:t xml:space="preserve"> perturb</w:t>
      </w:r>
      <w:r w:rsidR="001A13E9">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 xml:space="preserve">the information content of the TROPOMI observations </w:t>
      </w:r>
      <w:r w:rsidR="001A13E9">
        <w:rPr>
          <w:rFonts w:eastAsiaTheme="minorEastAsia"/>
          <w:bCs/>
          <w:iCs/>
        </w:rPr>
        <w:t>(</w:t>
      </w:r>
      <w:r w:rsidR="005E4B4C">
        <w:rPr>
          <w:rFonts w:eastAsiaTheme="minorEastAsia"/>
          <w:bCs/>
          <w:iCs/>
        </w:rPr>
        <w:t>Section</w:t>
      </w:r>
      <w:r>
        <w:rPr>
          <w:rFonts w:eastAsiaTheme="minorEastAsia"/>
          <w:bCs/>
          <w:iCs/>
        </w:rPr>
        <w:t xml:space="preserve"> 2.6</w:t>
      </w:r>
      <w:r w:rsidR="001A13E9">
        <w:rPr>
          <w:rFonts w:eastAsiaTheme="minorEastAsia"/>
          <w:bCs/>
          <w:iCs/>
        </w:rPr>
        <w:t>)</w:t>
      </w:r>
      <w:r>
        <w:rPr>
          <w:rFonts w:eastAsiaTheme="minorEastAsia"/>
          <w:bCs/>
          <w:iCs/>
        </w:rPr>
        <w:t xml:space="preserve">. </w:t>
      </w:r>
    </w:p>
    <w:p w14:paraId="4295FF79" w14:textId="77777777" w:rsidR="00676233" w:rsidRDefault="00676233" w:rsidP="00914133"/>
    <w:p w14:paraId="7C174F36" w14:textId="59848242"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r w:rsidR="001A13E9">
        <w:t xml:space="preserve">the cost function Hessian, which </w:t>
      </w:r>
      <w:r w:rsidR="000F229F">
        <w:t>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r w:rsidR="001A13E9">
        <w:rPr>
          <w:rFonts w:eastAsiaTheme="minorEastAsia"/>
          <w:bCs/>
        </w:rPr>
        <w:t>,</w:t>
      </w:r>
    </w:p>
    <w:p w14:paraId="00C60591" w14:textId="77777777" w:rsidR="00914133" w:rsidRPr="00C01462" w:rsidRDefault="00914133" w:rsidP="00914133">
      <w:pPr>
        <w:rPr>
          <w:rFonts w:eastAsiaTheme="minorEastAsia"/>
          <w:bCs/>
        </w:rPr>
      </w:pPr>
    </w:p>
    <w:p w14:paraId="47D0381C" w14:textId="4B86058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57753BDE"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xml:space="preserve">, </w:t>
      </w:r>
      <w:r w:rsidR="001A13E9">
        <w:t xml:space="preserve">for </w:t>
      </w:r>
      <w:r w:rsidR="00B11954">
        <w:t>which w</w:t>
      </w:r>
      <w:r w:rsidR="004D2E2D" w:rsidRPr="00C01462">
        <w:t>e</w:t>
      </w:r>
      <w:r w:rsidR="00B11954">
        <w:t xml:space="preserve"> </w:t>
      </w:r>
      <w:r w:rsidR="001A13E9">
        <w:t>use</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5A2110A7"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55961B8D"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w:t>
      </w:r>
      <w:r w:rsidR="001A13E9">
        <w:t>, respectively,</w:t>
      </w:r>
      <w:r w:rsidR="0016623C">
        <w:t xml:space="preserve"> for an inversion solved </w:t>
      </w:r>
      <w:r w:rsidR="00B22D3B">
        <w:t xml:space="preserve">with </w:t>
      </w:r>
      <w:r w:rsidR="000F229F">
        <w:t>a</w:t>
      </w:r>
      <w:r w:rsidR="00B22D3B">
        <w:t xml:space="preserve"> reduced-rank </w:t>
      </w:r>
      <w:r w:rsidR="000D1015">
        <w:t>forward model</w:t>
      </w:r>
      <w:r w:rsidR="00B22D3B" w:rsidRPr="00C01462">
        <w:t xml:space="preserve">. We </w:t>
      </w:r>
      <w:r w:rsidR="0084023E">
        <w:t>set</w:t>
      </w:r>
      <w:r w:rsidRPr="00C01462">
        <w:t xml:space="preserv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w:t>
      </w:r>
      <w:r w:rsidR="0084023E">
        <w:t>chosen</w:t>
      </w:r>
      <w:r w:rsidR="0016623C">
        <w:t xml:space="preserve"> to maximize the DOFS </w:t>
      </w:r>
      <w:r w:rsidR="004D2E2D">
        <w:t>within</w:t>
      </w:r>
      <w:r w:rsidR="0016623C">
        <w:t xml:space="preserve"> the available computational resources</w:t>
      </w:r>
      <w:r w:rsidR="000D1015">
        <w:t xml:space="preserve"> (</w:t>
      </w:r>
      <w:r w:rsidR="005E4B4C">
        <w:t>Section</w:t>
      </w:r>
      <w:r w:rsidR="000D1015">
        <w:t xml:space="preserve"> 2.</w:t>
      </w:r>
      <w:r w:rsidR="007A1AE0">
        <w:t>6</w:t>
      </w:r>
      <w:r w:rsidR="000D1015">
        <w:t>)</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 and t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 (D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w:t>
      </w:r>
      <w:r w:rsidR="00B22D3B">
        <w:lastRenderedPageBreak/>
        <w:t>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F104FB3" w14:textId="13F1045A" w:rsidR="00E63085" w:rsidRDefault="00E63085" w:rsidP="00E63085">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xml:space="preserve">, the </w:t>
      </w:r>
      <w:r w:rsidR="0084023E" w:rsidRPr="0084023E">
        <w:t xml:space="preserve"> Instituto Nacional de </w:t>
      </w:r>
      <w:proofErr w:type="spellStart"/>
      <w:r w:rsidR="0084023E" w:rsidRPr="0084023E">
        <w:t>Ecología</w:t>
      </w:r>
      <w:proofErr w:type="spellEnd"/>
      <w:r w:rsidR="0084023E" w:rsidRPr="0084023E">
        <w:t xml:space="preserve"> y Cambio </w:t>
      </w:r>
      <w:proofErr w:type="spellStart"/>
      <w:r w:rsidR="0084023E" w:rsidRPr="0084023E">
        <w:t>Climático</w:t>
      </w:r>
      <w:proofErr w:type="spellEnd"/>
      <w:r w:rsidR="0084023E" w:rsidRPr="0084023E">
        <w:t xml:space="preserve"> (INECC)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84023E">
        <w:t>Environment and Climate Change Canada (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7B140B">
        <w:t>We</w:t>
      </w:r>
      <w:r w:rsidRPr="00C01462">
        <w:t xml:space="preserve"> update </w:t>
      </w:r>
      <w:r w:rsidR="00372C77">
        <w:t xml:space="preserve">GHGI </w:t>
      </w:r>
      <w:r w:rsidR="007B140B">
        <w:t xml:space="preserve">oil and gas emissions to 2018 following </w:t>
      </w:r>
      <w:r w:rsidR="006E601D">
        <w:t xml:space="preserve">Shen et al. </w:t>
      </w:r>
      <w:r w:rsidR="00537F35">
        <w:fldChar w:fldCharType="begin"/>
      </w:r>
      <w:r w:rsidR="00537F35">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537F35">
        <w:rPr>
          <w:rFonts w:ascii="Cambria Math" w:hAnsi="Cambria Math" w:cs="Cambria Math"/>
        </w:rPr>
        <w:instrText>∼</w:instrText>
      </w:r>
      <w:r w:rsidR="00537F35">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537F35">
        <w:fldChar w:fldCharType="separate"/>
      </w:r>
      <w:r w:rsidR="00537F35">
        <w:rPr>
          <w:noProof/>
        </w:rPr>
        <w:t>(2022)</w:t>
      </w:r>
      <w:r w:rsidR="00537F35">
        <w:fldChar w:fldCharType="end"/>
      </w:r>
      <w:r w:rsidR="00372C77">
        <w:t xml:space="preserve"> and</w:t>
      </w:r>
      <w:r w:rsidR="007B140B" w:rsidRPr="00C01462">
        <w:t xml:space="preserve"> </w:t>
      </w:r>
      <w:r w:rsidR="007B140B">
        <w:t xml:space="preserve">use </w:t>
      </w:r>
      <w:r w:rsidR="00490EB9" w:rsidRPr="00C01462">
        <w:t>the Environmental Defense Fund’s</w:t>
      </w:r>
      <w:r w:rsidR="00267AB0" w:rsidRPr="00C01462">
        <w:t xml:space="preserve"> </w:t>
      </w:r>
      <w:r w:rsidR="00146D72" w:rsidRPr="00C01462">
        <w:t xml:space="preserve">inventory </w:t>
      </w:r>
      <w:r w:rsidR="00386B40">
        <w:t xml:space="preserve">for </w:t>
      </w:r>
      <w:r w:rsidR="007B140B">
        <w:t xml:space="preserve">the Permian basin for </w:t>
      </w:r>
      <w:r w:rsidR="00386B40">
        <w:t>2019</w:t>
      </w:r>
      <w:r w:rsidR="00537F35">
        <w:t xml:space="preserve"> </w:t>
      </w:r>
      <w:r w:rsidR="00537F35">
        <w:fldChar w:fldCharType="begin"/>
      </w:r>
      <w:r w:rsidR="00537F35">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537F35">
        <w:fldChar w:fldCharType="separate"/>
      </w:r>
      <w:r w:rsidR="00537F35">
        <w:rPr>
          <w:noProof/>
        </w:rPr>
        <w:t>(Zhang et al., 2020)</w:t>
      </w:r>
      <w:r w:rsidR="00537F35">
        <w:fldChar w:fldCharType="end"/>
      </w:r>
      <w:r w:rsidR="00FD7094" w:rsidRPr="00C01462">
        <w:t>.</w:t>
      </w:r>
      <w:r w:rsidR="00146D72" w:rsidRPr="00C01462">
        <w:t xml:space="preserve"> </w:t>
      </w:r>
      <w:r w:rsidR="006E601D">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y.</w:t>
      </w:r>
    </w:p>
    <w:p w14:paraId="3FCE5DFE" w14:textId="77777777" w:rsidR="00E63085" w:rsidRPr="002867F8" w:rsidRDefault="00E63085" w:rsidP="00E63085">
      <w:pPr>
        <w:rPr>
          <w:color w:val="000000" w:themeColor="text1"/>
        </w:rPr>
      </w:pPr>
    </w:p>
    <w:p w14:paraId="200F7012" w14:textId="376A20BC" w:rsidR="00C47E95" w:rsidRPr="006202B5" w:rsidRDefault="00D7558D">
      <w:pPr>
        <w:rPr>
          <w:color w:val="000000" w:themeColor="text1"/>
        </w:rPr>
      </w:pPr>
      <w:r w:rsidRPr="006202B5">
        <w:rPr>
          <w:color w:val="000000" w:themeColor="text1"/>
        </w:rPr>
        <w:t xml:space="preserve">Prior emissions for wetlands are given by </w:t>
      </w:r>
      <w:r w:rsidR="00CC12E6" w:rsidRPr="006202B5">
        <w:rPr>
          <w:color w:val="000000" w:themeColor="text1"/>
        </w:rPr>
        <w:t>the</w:t>
      </w:r>
      <w:r w:rsidR="00E63085" w:rsidRPr="006202B5">
        <w:rPr>
          <w:color w:val="000000" w:themeColor="text1"/>
        </w:rPr>
        <w:t xml:space="preserv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w:t>
      </w:r>
      <w:r w:rsidR="007B52E7">
        <w:rPr>
          <w:color w:val="000000" w:themeColor="text1"/>
        </w:rPr>
        <w:t>this</w:t>
      </w:r>
      <w:r w:rsidR="00CC12E6" w:rsidRPr="006202B5">
        <w:rPr>
          <w:color w:val="000000" w:themeColor="text1"/>
        </w:rPr>
        <w:t xml:space="preserv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r w:rsidR="007B140B" w:rsidRPr="006202B5">
        <w:rPr>
          <w:color w:val="000000" w:themeColor="text1"/>
        </w:rPr>
        <w:t>models 1923 and 2913)</w:t>
      </w:r>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p>
    <w:p w14:paraId="67BDB6F2" w14:textId="74203FF2" w:rsidR="00E63085" w:rsidRPr="00C01462" w:rsidRDefault="00E63085"/>
    <w:p w14:paraId="066853A8" w14:textId="2C81CD54" w:rsidR="003D698A" w:rsidRDefault="000D1015">
      <w:r>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w:t>
      </w:r>
      <w:r w:rsidR="00DE21F5">
        <w:t xml:space="preserve">for the different members of </w:t>
      </w:r>
      <w:r>
        <w:t>our inversion ensemble</w:t>
      </w:r>
      <w:r w:rsidR="00C36AAC" w:rsidRPr="00C01462">
        <w:t xml:space="preserve">. </w:t>
      </w:r>
      <w:r w:rsidR="00DE21F5">
        <w:t>P</w:t>
      </w:r>
      <w:r w:rsidR="00577811" w:rsidRPr="00C01462">
        <w:t xml:space="preserve">revious inversions that optimized methane emissions over North America </w:t>
      </w:r>
      <w:r w:rsidR="00DE21F5">
        <w:t xml:space="preserve">assumed 50% prior error standard deviations </w:t>
      </w:r>
      <w:r w:rsidR="00577811" w:rsidRPr="00C01462">
        <w:fldChar w:fldCharType="begin"/>
      </w:r>
      <w:r w:rsidR="00474EBE">
        <w:instrText xml:space="preserve"> ADDIN ZOTERO_ITEM CSL_CITATION {"citationID":"Aj5dQW7z","properties":{"formattedCitation":"(Maasakkers et al., 2021; Lu et al., 2022)","plainCitation":"(Maasakkers et al., 2021; Lu et al., 2022)","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label":"page"},{"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474EBE">
        <w:rPr>
          <w:rFonts w:ascii="Cambria Math" w:hAnsi="Cambria Math" w:cs="Cambria Math"/>
        </w:rPr>
        <w:instrText>∘</w:instrText>
      </w:r>
      <w:r w:rsidR="00474EBE">
        <w:instrText>×0.625</w:instrText>
      </w:r>
      <w:r w:rsidR="00474EBE">
        <w:rPr>
          <w:rFonts w:ascii="Cambria Math" w:hAnsi="Cambria Math" w:cs="Cambria Math"/>
        </w:rPr>
        <w:instrText>∘</w:instrText>
      </w:r>
      <w:r w:rsidR="00474EBE">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rsidR="00577811" w:rsidRPr="00C01462">
        <w:fldChar w:fldCharType="separate"/>
      </w:r>
      <w:r w:rsidR="00474EBE">
        <w:rPr>
          <w:noProof/>
        </w:rPr>
        <w:t>(Maasakkers et al., 2021; Lu et al., 2022)</w:t>
      </w:r>
      <w:r w:rsidR="00577811" w:rsidRPr="00C01462">
        <w:fldChar w:fldCharType="end"/>
      </w:r>
      <w:r w:rsidR="00577811" w:rsidRPr="00C01462">
        <w:t xml:space="preserve">. We </w:t>
      </w:r>
      <w:r>
        <w:t>inflate</w:t>
      </w:r>
      <w:r w:rsidRPr="00C01462">
        <w:t xml:space="preserve"> </w:t>
      </w:r>
      <w:r w:rsidR="00577811" w:rsidRPr="00C01462">
        <w:t xml:space="preserve">errors up to 100% </w:t>
      </w:r>
      <w:r w:rsidR="00DE21F5">
        <w:t xml:space="preserve">in our 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w:t>
      </w:r>
      <w:r w:rsidR="005E4B4C">
        <w:t>Section</w:t>
      </w:r>
      <w:r w:rsidR="009C59C0" w:rsidRPr="00C01462">
        <w:t xml:space="preserve">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56D1B5F0" w:rsidR="00AE00A1"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01E6CABD" w:rsidR="00987FB3" w:rsidRPr="00C01462" w:rsidRDefault="0002114F">
      <w:r w:rsidRPr="00C01462">
        <w:lastRenderedPageBreak/>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with a ~3% success rate due to</w:t>
      </w:r>
      <w:r w:rsidR="00FD3469" w:rsidRPr="00C01462">
        <w:t xml:space="preserve"> cloud cover, variable topography, </w:t>
      </w:r>
      <w:r w:rsidR="00F506A9">
        <w:t xml:space="preserve">low or heterogeneous </w:t>
      </w:r>
      <w:r w:rsidR="00FD3469" w:rsidRPr="00C01462">
        <w:t xml:space="preserve">albedo, </w:t>
      </w:r>
      <w:r w:rsidR="00730A6F">
        <w:t>or</w:t>
      </w:r>
      <w:r w:rsidR="00730A6F" w:rsidRPr="00C01462">
        <w:t xml:space="preserve"> </w:t>
      </w:r>
      <w:r w:rsidR="00FD3469" w:rsidRPr="00C01462">
        <w:t>high aerosol loading</w:t>
      </w:r>
      <w:r w:rsidR="00AB5662" w:rsidRPr="00C01462">
        <w:t xml:space="preserve">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201AAE" w:rsidRPr="00C01462" w:rsidDel="00730A6F">
        <w:t xml:space="preserve"> </w:t>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60A128A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3122FE23" w:rsidR="003168EA" w:rsidRDefault="00020EE6" w:rsidP="003168EA">
      <w:r w:rsidRPr="00C01462">
        <w:t xml:space="preserve">Figure 2 shows the </w:t>
      </w:r>
      <w:r>
        <w:t xml:space="preserve">final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and Figure S1 shows the improved correlation with seasonal</w:t>
      </w:r>
      <w:r w:rsidR="007B52E7">
        <w:t>-</w:t>
      </w:r>
      <w:r w:rsidR="003168EA">
        <w:t xml:space="preserve">average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shows a mean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America</w:t>
      </w:r>
      <w:r w:rsidR="00730A6F">
        <w:t xml:space="preserve"> which could be caused by errors in the boundary conditions</w:t>
      </w:r>
      <w:r w:rsidR="003168EA">
        <w:t xml:space="preserve">. This 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3168EA">
        <w:t>as</w:t>
      </w:r>
      <w:r w:rsidR="00E85FF7"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 xml:space="preserve">the bias </w:t>
      </w:r>
      <w:r w:rsidR="003168EA">
        <w:t xml:space="preserve">in our 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566E15B8"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w:t>
      </w:r>
      <w:r w:rsidR="00C57F30">
        <w:rPr>
          <w:rFonts w:eastAsiaTheme="minorEastAsia"/>
          <w:bCs/>
          <w:iCs/>
        </w:rPr>
        <w:t xml:space="preserve">of </w:t>
      </w:r>
      <w:r w:rsidR="00944E59" w:rsidRPr="00C01462">
        <w:rPr>
          <w:rFonts w:eastAsiaTheme="minorEastAsia"/>
          <w:bCs/>
          <w:iCs/>
        </w:rPr>
        <w:t xml:space="preserve">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w:t>
      </w:r>
      <w:r w:rsidR="007B52E7">
        <w:rPr>
          <w:rFonts w:eastAsiaTheme="minorEastAsia"/>
          <w:bCs/>
          <w:iCs/>
        </w:rPr>
        <w:t>with 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5E4B4C">
        <w:rPr>
          <w:rFonts w:eastAsiaTheme="minorEastAsia"/>
        </w:rPr>
        <w:t>Section</w:t>
      </w:r>
      <w:r>
        <w:rPr>
          <w:rFonts w:eastAsiaTheme="minorEastAsia"/>
        </w:rPr>
        <w:t xml:space="preserve">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lastRenderedPageBreak/>
        <w:t>2.</w:t>
      </w:r>
      <w:r w:rsidR="009E0287" w:rsidRPr="00C01462">
        <w:rPr>
          <w:rFonts w:eastAsiaTheme="minorEastAsia"/>
          <w:b/>
          <w:bCs/>
        </w:rPr>
        <w:t>6</w:t>
      </w:r>
      <w:r w:rsidR="00C15C02" w:rsidRPr="00C01462">
        <w:rPr>
          <w:rFonts w:eastAsiaTheme="minorEastAsia"/>
          <w:b/>
          <w:bCs/>
        </w:rPr>
        <w:t xml:space="preserve"> Jacobian matrix</w:t>
      </w:r>
    </w:p>
    <w:p w14:paraId="784A3AB5" w14:textId="72268EE8"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hich </w:t>
      </w:r>
      <w:r w:rsidR="007879BA">
        <w:t>takes advantag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Jacobian matrix </w:t>
      </w:r>
      <w:r w:rsidR="007B52E7">
        <w:t>that</w:t>
      </w:r>
      <w:r w:rsidR="00357B8D" w:rsidRPr="00C01462">
        <w:t xml:space="preserve"> optimally preserv</w:t>
      </w:r>
      <w:r w:rsidR="007B52E7">
        <w:t>es</w:t>
      </w:r>
      <w:r w:rsidR="00357B8D" w:rsidRPr="00C01462">
        <w:t xml:space="preserve"> information content.</w:t>
      </w:r>
    </w:p>
    <w:p w14:paraId="1C0D3D34" w14:textId="77777777" w:rsidR="00357B8D" w:rsidRPr="00C01462" w:rsidRDefault="00357B8D" w:rsidP="00E334F2"/>
    <w:p w14:paraId="4EF02D51" w14:textId="5B41C881"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2E791B87"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 xml:space="preserve">to b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sidR="0087456C">
        <w:rPr>
          <w:rFonts w:eastAsiaTheme="minorEastAsia"/>
        </w:rPr>
        <w:t xml:space="preserve"> </w:t>
      </w:r>
      <w:r w:rsidR="0087456C" w:rsidRPr="007B15B0">
        <w:rPr>
          <w:rFonts w:eastAsiaTheme="minorEastAsia"/>
          <w:color w:val="000000" w:themeColor="text1"/>
        </w:rPr>
        <w:t xml:space="preserve">gives the </w:t>
      </w:r>
      <w:r w:rsidR="007B15B0" w:rsidRPr="007B15B0">
        <w:rPr>
          <w:rFonts w:eastAsiaTheme="minorEastAsia"/>
          <w:color w:val="000000" w:themeColor="text1"/>
        </w:rPr>
        <w:t>distance</w:t>
      </w:r>
      <w:r w:rsidR="0087456C" w:rsidRPr="007B15B0">
        <w:rPr>
          <w:rFonts w:eastAsiaTheme="minorEastAsia"/>
          <w:color w:val="000000" w:themeColor="text1"/>
        </w:rPr>
        <w:t xml:space="preserve"> in latitude or longitude grid cell index between </w:t>
      </w:r>
      <m:oMath>
        <m:r>
          <w:rPr>
            <w:rFonts w:ascii="Cambria Math" w:eastAsiaTheme="minorEastAsia" w:hAnsi="Cambria Math"/>
            <w:color w:val="000000" w:themeColor="text1"/>
          </w:rPr>
          <m:t>i</m:t>
        </m:r>
      </m:oMath>
      <w:r w:rsidR="0087456C"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00826AA8" w:rsidRPr="007B15B0">
        <w:rPr>
          <w:rFonts w:eastAsiaTheme="minorEastAsia"/>
          <w:color w:val="000000" w:themeColor="text1"/>
        </w:rPr>
        <w:t>,</w:t>
      </w:r>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sidR="00826AA8">
        <w:rPr>
          <w:rFonts w:eastAsiaTheme="minorEastAsia"/>
        </w:rPr>
        <w:t xml:space="preserve"> 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7C348232"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 xml:space="preserve">perform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w:t>
      </w:r>
      <w:r w:rsidR="007B15B0">
        <w:rPr>
          <w:rFonts w:eastAsiaTheme="minorEastAsia"/>
        </w:rPr>
        <w:t xml:space="preserve"> matrix</w:t>
      </w:r>
      <w:r w:rsidR="00580AA1">
        <w:rPr>
          <w:rFonts w:eastAsiaTheme="minorEastAsia"/>
        </w:rPr>
        <w:t xml:space="preserve">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19927F39" w:rsidR="00B13A3D" w:rsidRPr="00C01462" w:rsidRDefault="0067590A" w:rsidP="00B13A3D">
      <w:r w:rsidRPr="00C01462">
        <w:rPr>
          <w:rFonts w:eastAsiaTheme="minorEastAsia"/>
        </w:rPr>
        <w:lastRenderedPageBreak/>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w:t>
      </w:r>
      <w:r w:rsidR="007B15B0">
        <w:rPr>
          <w:rFonts w:eastAsiaTheme="minorEastAsia"/>
        </w:rPr>
        <w:t>or</w:t>
      </w:r>
      <w:r w:rsidR="009F4575">
        <w:rPr>
          <w:rFonts w:eastAsiaTheme="minorEastAsia"/>
        </w:rPr>
        <w:t xml:space="preserve">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w:t>
      </w:r>
      <w:r w:rsidR="007B15B0">
        <w:rPr>
          <w:rFonts w:eastAsiaTheme="minorEastAsia"/>
        </w:rPr>
        <w:t>or</w:t>
      </w:r>
      <w:r w:rsidR="00E01524">
        <w:rPr>
          <w:rFonts w:eastAsiaTheme="minorEastAsia"/>
        </w:rPr>
        <w:t xml:space="preserve">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9F4575">
        <w:t xml:space="preserve">, </w:t>
      </w:r>
      <w:r w:rsidR="00E01524">
        <w:t xml:space="preserve">as </w:t>
      </w:r>
      <w:r w:rsidR="009F4575">
        <w:t xml:space="preserve">expected from the narrow chi-square distribution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rsidR="007B15B0">
        <w:t>eight</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7791B402"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w:t>
      </w:r>
      <w:r w:rsidR="0084023E">
        <w:rPr>
          <w:rFonts w:eastAsiaTheme="minorEastAsia"/>
        </w:rPr>
        <w:t>emission estimate</w:t>
      </w:r>
      <w:r w:rsidR="00EF7917" w:rsidRPr="00C01462">
        <w:rPr>
          <w:rFonts w:eastAsiaTheme="minorEastAsia"/>
        </w:rPr>
        <w:t xml:space="preserv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 </w:t>
      </w:r>
      <w:r w:rsidR="00A82233">
        <w:rPr>
          <w:rFonts w:eastAsiaTheme="minorEastAsia"/>
        </w:rPr>
        <w:t xml:space="preserve">and error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 xml:space="preserve">each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w:t>
      </w:r>
      <w:r w:rsidR="0084023E">
        <w:rPr>
          <w:rFonts w:eastAsiaTheme="minorEastAsia"/>
          <w:iCs/>
        </w:rPr>
        <w:t>emission estimate</w:t>
      </w:r>
      <w:r w:rsidR="00500F8B" w:rsidRPr="00C01462">
        <w:rPr>
          <w:rFonts w:eastAsiaTheme="minorEastAsia"/>
          <w:iCs/>
        </w:rPr>
        <w:t xml:space="preserv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hether the grid cell overlaps with a given urban area.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50A3E47D"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ins w:id="0" w:author="Hannah Nesser" w:date="2023-03-29T11:25:00Z">
                    <w:rPr>
                      <w:rFonts w:ascii="Cambria Math" w:hAnsi="Cambria Math"/>
                      <w:bCs/>
                      <w:i/>
                      <w:iCs/>
                    </w:rPr>
                  </w:ins>
                </m:ctrlPr>
              </m:sSupPr>
              <m:e>
                <m:r>
                  <w:ins w:id="1" w:author="Hannah Nesser" w:date="2023-03-29T11:25:00Z">
                    <m:rPr>
                      <m:sty m:val="b"/>
                    </m:rPr>
                    <w:rPr>
                      <w:rFonts w:ascii="Cambria Math" w:hAnsi="Cambria Math"/>
                    </w:rPr>
                    <m:t>W</m:t>
                  </w:ins>
                </m:r>
                <m:ctrlPr>
                  <w:ins w:id="2" w:author="Hannah Nesser" w:date="2023-03-29T11:25:00Z">
                    <w:rPr>
                      <w:rFonts w:ascii="Cambria Math" w:hAnsi="Cambria Math"/>
                      <w:b/>
                    </w:rPr>
                  </w:ins>
                </m:ctrlPr>
              </m:e>
              <m:sup>
                <m:r>
                  <w:ins w:id="3" w:author="Hannah Nesser" w:date="2023-03-29T11:25:00Z">
                    <m:rPr>
                      <m:sty m:val="p"/>
                    </m:rPr>
                    <w:rPr>
                      <w:rFonts w:ascii="Cambria Math" w:hAnsi="Cambria Math"/>
                    </w:rPr>
                    <m:t>T</m:t>
                  </w:ins>
                </m:r>
              </m:sup>
            </m:sSup>
            <m:d>
              <m:dPr>
                <m:ctrlPr>
                  <w:rPr>
                    <w:rFonts w:ascii="Cambria Math" w:hAnsi="Cambria Math"/>
                    <w:bCs/>
                    <w:iCs/>
                  </w:rPr>
                </m:ctrlPr>
              </m:dPr>
              <m:e>
                <m:r>
                  <w:del w:id="4" w:author="Hannah Nesser" w:date="2023-03-29T11:25:00Z">
                    <m:rPr>
                      <m:sty m:val="b"/>
                    </m:rPr>
                    <w:rPr>
                      <w:rFonts w:ascii="Cambria Math" w:hAnsi="Cambria Math"/>
                    </w:rPr>
                    <m:t>W</m:t>
                  </w:del>
                </m:r>
                <m:sSup>
                  <m:sSupPr>
                    <m:ctrlPr>
                      <w:del w:id="5" w:author="Hannah Nesser" w:date="2023-03-29T11:25:00Z">
                        <w:rPr>
                          <w:rFonts w:ascii="Cambria Math" w:hAnsi="Cambria Math"/>
                          <w:b/>
                        </w:rPr>
                      </w:del>
                    </m:ctrlPr>
                  </m:sSupPr>
                  <m:e>
                    <m:r>
                      <w:del w:id="6" w:author="Hannah Nesser" w:date="2023-03-29T11:25:00Z">
                        <m:rPr>
                          <m:sty m:val="b"/>
                        </m:rPr>
                        <w:rPr>
                          <w:rFonts w:ascii="Cambria Math" w:hAnsi="Cambria Math"/>
                        </w:rPr>
                        <m:t>W</m:t>
                      </w:del>
                    </m:r>
                  </m:e>
                  <m:sup>
                    <m:r>
                      <w:del w:id="7" w:author="Hannah Nesser" w:date="2023-03-29T11:25:00Z">
                        <m:rPr>
                          <m:sty m:val="p"/>
                        </m:rPr>
                        <w:rPr>
                          <w:rFonts w:ascii="Cambria Math" w:hAnsi="Cambria Math"/>
                        </w:rPr>
                        <m:t>T</m:t>
                      </w:del>
                    </m:r>
                  </m:sup>
                </m:sSup>
                <m:r>
                  <w:ins w:id="8" w:author="Hannah Nesser" w:date="2023-03-29T11:25:00Z">
                    <m:rPr>
                      <m:sty m:val="b"/>
                    </m:rPr>
                    <w:rPr>
                      <w:rFonts w:ascii="Cambria Math" w:hAnsi="Cambria Math"/>
                    </w:rPr>
                    <m:t>W</m:t>
                  </w:ins>
                </m:r>
                <m:sSup>
                  <m:sSupPr>
                    <m:ctrlPr>
                      <w:ins w:id="9" w:author="Hannah Nesser" w:date="2023-03-29T11:25:00Z">
                        <w:rPr>
                          <w:rFonts w:ascii="Cambria Math" w:hAnsi="Cambria Math"/>
                          <w:b/>
                          <w:iCs/>
                        </w:rPr>
                      </w:ins>
                    </m:ctrlPr>
                  </m:sSupPr>
                  <m:e>
                    <m:r>
                      <w:ins w:id="10" w:author="Hannah Nesser" w:date="2023-03-29T11:25:00Z">
                        <m:rPr>
                          <m:sty m:val="b"/>
                        </m:rPr>
                        <w:rPr>
                          <w:rFonts w:ascii="Cambria Math" w:hAnsi="Cambria Math"/>
                        </w:rPr>
                        <m:t>W</m:t>
                      </w:ins>
                    </m:r>
                  </m:e>
                  <m:sup>
                    <m:r>
                      <w:ins w:id="11" w:author="Hannah Nesser" w:date="2023-03-29T11:25:00Z">
                        <m:rPr>
                          <m:sty m:val="p"/>
                        </m:rPr>
                        <w:rPr>
                          <w:rFonts w:ascii="Cambria Math" w:hAnsi="Cambria Math"/>
                        </w:rPr>
                        <m:t>T</m:t>
                      </w:ins>
                    </m:r>
                  </m:sup>
                </m:sSup>
              </m:e>
            </m:d>
          </m:e>
          <m:sup>
            <m:r>
              <m:rPr>
                <m:sty m:val="p"/>
              </m:rPr>
              <w:rPr>
                <w:rFonts w:ascii="Cambria Math" w:hAnsi="Cambria Math"/>
              </w:rPr>
              <m:t>-1</m:t>
            </m:r>
          </m:sup>
        </m:sSup>
        <m:sSup>
          <m:sSupPr>
            <m:ctrlPr>
              <w:del w:id="12" w:author="Hannah Nesser" w:date="2023-03-29T11:25:00Z">
                <w:rPr>
                  <w:rFonts w:ascii="Cambria Math" w:hAnsi="Cambria Math"/>
                  <w:bCs/>
                  <w:iCs/>
                </w:rPr>
              </w:del>
            </m:ctrlPr>
          </m:sSupPr>
          <m:e>
            <m:r>
              <w:del w:id="13" w:author="Hannah Nesser" w:date="2023-03-29T11:25:00Z">
                <m:rPr>
                  <m:sty m:val="b"/>
                </m:rPr>
                <w:rPr>
                  <w:rFonts w:ascii="Cambria Math" w:hAnsi="Cambria Math"/>
                </w:rPr>
                <m:t>W</m:t>
              </w:del>
            </m:r>
          </m:e>
          <m:sup>
            <m:r>
              <w:del w:id="14" w:author="Hannah Nesser" w:date="2023-03-29T11:25:00Z">
                <m:rPr>
                  <m:sty m:val="p"/>
                </m:rPr>
                <w:rPr>
                  <w:rFonts w:ascii="Cambria Math" w:hAnsi="Cambria Math"/>
                </w:rPr>
                <m:t>T</m:t>
              </w:del>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ins w:id="15" w:author="Hannah Nesser" w:date="2023-03-29T13:35:00Z">
        <w:r w:rsidR="00AE0B99">
          <w:rPr>
            <w:bCs/>
            <w:iCs/>
          </w:rPr>
          <w:t xml:space="preserve">In the case of </w:t>
        </w:r>
      </w:ins>
      <w:ins w:id="16" w:author="Hannah Nesser" w:date="2023-03-29T13:40:00Z">
        <w:r w:rsidR="000B665D">
          <w:rPr>
            <w:bCs/>
            <w:iCs/>
          </w:rPr>
          <w:t>disaggregating</w:t>
        </w:r>
      </w:ins>
      <w:ins w:id="17" w:author="Hannah Nesser" w:date="2023-03-29T13:39:00Z">
        <w:r w:rsidR="000B665D">
          <w:rPr>
            <w:bCs/>
            <w:iCs/>
          </w:rPr>
          <w:t xml:space="preserve"> o</w:t>
        </w:r>
      </w:ins>
      <w:ins w:id="18" w:author="Hannah Nesser" w:date="2023-03-29T13:40:00Z">
        <w:r w:rsidR="000B665D">
          <w:rPr>
            <w:bCs/>
            <w:iCs/>
          </w:rPr>
          <w:t>ur</w:t>
        </w:r>
      </w:ins>
      <w:ins w:id="19" w:author="Hannah Nesser" w:date="2023-03-29T13:39:00Z">
        <w:r w:rsidR="000B665D">
          <w:rPr>
            <w:bCs/>
            <w:iCs/>
          </w:rPr>
          <w:t xml:space="preserve"> </w:t>
        </w:r>
      </w:ins>
      <w:ins w:id="20" w:author="Hannah Nesser" w:date="2023-03-29T13:50:00Z">
        <w:r w:rsidR="000C3D0F">
          <w:rPr>
            <w:bCs/>
            <w:iCs/>
          </w:rPr>
          <w:t xml:space="preserve">posterior </w:t>
        </w:r>
      </w:ins>
      <w:ins w:id="21" w:author="Hannah Nesser" w:date="2023-03-29T13:39:00Z">
        <w:r w:rsidR="000B665D">
          <w:rPr>
            <w:bCs/>
            <w:iCs/>
          </w:rPr>
          <w:t xml:space="preserve">emission </w:t>
        </w:r>
      </w:ins>
      <w:ins w:id="22" w:author="Hannah Nesser" w:date="2023-03-29T13:40:00Z">
        <w:r w:rsidR="000B665D">
          <w:rPr>
            <w:bCs/>
            <w:iCs/>
          </w:rPr>
          <w:t xml:space="preserve">estimates </w:t>
        </w:r>
      </w:ins>
      <w:ins w:id="23" w:author="Hannah Nesser" w:date="2023-03-29T13:39:00Z">
        <w:r w:rsidR="000B665D">
          <w:rPr>
            <w:bCs/>
            <w:iCs/>
          </w:rPr>
          <w:t xml:space="preserve">to </w:t>
        </w:r>
      </w:ins>
      <w:ins w:id="24" w:author="Hannah Nesser" w:date="2023-03-29T13:38:00Z">
        <w:r w:rsidR="000B665D">
          <w:rPr>
            <w:bCs/>
            <w:iCs/>
          </w:rPr>
          <w:t>individual landfill</w:t>
        </w:r>
      </w:ins>
      <w:ins w:id="25" w:author="Hannah Nesser" w:date="2023-03-29T13:39:00Z">
        <w:r w:rsidR="000B665D">
          <w:rPr>
            <w:bCs/>
            <w:iCs/>
          </w:rPr>
          <w:t xml:space="preserve">s, we </w:t>
        </w:r>
      </w:ins>
      <w:ins w:id="26" w:author="Hannah Nesser" w:date="2023-03-29T13:47:00Z">
        <w:r w:rsidR="00C7023C">
          <w:rPr>
            <w:bCs/>
            <w:iCs/>
          </w:rPr>
          <w:t xml:space="preserve">scale </w:t>
        </w:r>
      </w:ins>
      <w:ins w:id="27" w:author="Hannah Nesser" w:date="2023-03-29T13:49:00Z">
        <w:r w:rsidR="000C3D0F">
          <w:rPr>
            <w:bCs/>
            <w:iCs/>
          </w:rPr>
          <w:t>the</w:t>
        </w:r>
      </w:ins>
      <w:ins w:id="28" w:author="Hannah Nesser" w:date="2023-03-29T13:47:00Z">
        <w:r w:rsidR="00C7023C">
          <w:rPr>
            <w:bCs/>
            <w:iCs/>
          </w:rPr>
          <w:t xml:space="preserve"> grid cell </w:t>
        </w:r>
      </w:ins>
      <w:ins w:id="29" w:author="Hannah Nesser" w:date="2023-03-29T13:49:00Z">
        <w:r w:rsidR="000C3D0F">
          <w:rPr>
            <w:bCs/>
            <w:iCs/>
          </w:rPr>
          <w:t>estimate</w:t>
        </w:r>
      </w:ins>
      <w:ins w:id="30" w:author="Hannah Nesser" w:date="2023-03-29T13:47:00Z">
        <w:r w:rsidR="00C7023C">
          <w:rPr>
            <w:bCs/>
            <w:iCs/>
          </w:rPr>
          <w:t xml:space="preserve"> by</w:t>
        </w:r>
      </w:ins>
      <w:ins w:id="31" w:author="Hannah Nesser" w:date="2023-03-29T13:41:00Z">
        <w:r w:rsidR="000B665D">
          <w:rPr>
            <w:bCs/>
            <w:iCs/>
          </w:rPr>
          <w:t xml:space="preserve"> the fraction of emissions attributed to landfills in the prior estimate.</w:t>
        </w:r>
      </w:ins>
      <w:ins w:id="32" w:author="Hannah Nesser" w:date="2023-03-29T13:38:00Z">
        <w:r w:rsidR="000B665D">
          <w:rPr>
            <w:bCs/>
            <w:iCs/>
          </w:rPr>
          <w:t xml:space="preserve"> </w:t>
        </w:r>
      </w:ins>
      <w:r w:rsidR="00B13A3D" w:rsidRPr="00C01462">
        <w:rPr>
          <w:bCs/>
          <w:iCs/>
        </w:rPr>
        <w:t>Th</w:t>
      </w:r>
      <w:ins w:id="33" w:author="Hannah Nesser" w:date="2023-03-29T13:40:00Z">
        <w:r w:rsidR="000B665D">
          <w:rPr>
            <w:bCs/>
            <w:iCs/>
          </w:rPr>
          <w:t>e</w:t>
        </w:r>
      </w:ins>
      <w:del w:id="34" w:author="Hannah Nesser" w:date="2023-03-29T13:40:00Z">
        <w:r w:rsidR="00B13A3D" w:rsidRPr="00C01462" w:rsidDel="000B665D">
          <w:rPr>
            <w:bCs/>
            <w:iCs/>
          </w:rPr>
          <w:delText>i</w:delText>
        </w:r>
      </w:del>
      <w:r w:rsidR="00B13A3D" w:rsidRPr="00C01462">
        <w:rPr>
          <w:bCs/>
          <w:iCs/>
        </w:rPr>
        <w:t>s</w:t>
      </w:r>
      <w:ins w:id="35" w:author="Hannah Nesser" w:date="2023-03-29T13:40:00Z">
        <w:r w:rsidR="000B665D">
          <w:rPr>
            <w:bCs/>
            <w:iCs/>
          </w:rPr>
          <w:t>e</w:t>
        </w:r>
      </w:ins>
      <w:r w:rsidR="00B13A3D" w:rsidRPr="00C01462">
        <w:rPr>
          <w:bCs/>
          <w:iCs/>
        </w:rPr>
        <w:t xml:space="preserve"> approach</w:t>
      </w:r>
      <w:ins w:id="36" w:author="Hannah Nesser" w:date="2023-03-29T13:40:00Z">
        <w:r w:rsidR="000B665D">
          <w:rPr>
            <w:bCs/>
            <w:iCs/>
          </w:rPr>
          <w:t>es</w:t>
        </w:r>
      </w:ins>
      <w:r w:rsidR="00B13A3D" w:rsidRPr="00C01462">
        <w:rPr>
          <w:bCs/>
          <w:iCs/>
        </w:rPr>
        <w:t xml:space="preserve"> to source </w:t>
      </w:r>
      <w:del w:id="37" w:author="Hannah Nesser" w:date="2023-03-29T13:40:00Z">
        <w:r w:rsidR="00B13A3D" w:rsidRPr="00C01462" w:rsidDel="000B665D">
          <w:rPr>
            <w:bCs/>
            <w:iCs/>
          </w:rPr>
          <w:delText xml:space="preserve">attribution </w:delText>
        </w:r>
      </w:del>
      <w:ins w:id="38" w:author="Hannah Nesser" w:date="2023-03-29T13:40:00Z">
        <w:r w:rsidR="000B665D">
          <w:rPr>
            <w:bCs/>
            <w:iCs/>
          </w:rPr>
          <w:t>aggregation and disaggregation</w:t>
        </w:r>
        <w:r w:rsidR="000B665D" w:rsidRPr="00C01462">
          <w:rPr>
            <w:bCs/>
            <w:iCs/>
          </w:rPr>
          <w:t xml:space="preserve"> </w:t>
        </w:r>
      </w:ins>
      <w:r w:rsidR="00B13A3D" w:rsidRPr="00C01462">
        <w:rPr>
          <w:bCs/>
          <w:iCs/>
        </w:rPr>
        <w:t>assume</w:t>
      </w:r>
      <w:del w:id="39" w:author="Hannah Nesser" w:date="2023-03-29T13:47:00Z">
        <w:r w:rsidR="00B13A3D" w:rsidRPr="00C01462" w:rsidDel="00C7023C">
          <w:rPr>
            <w:bCs/>
            <w:iCs/>
          </w:rPr>
          <w:delText>s</w:delText>
        </w:r>
      </w:del>
      <w:r w:rsidR="00B13A3D" w:rsidRPr="00C01462">
        <w:rPr>
          <w:bCs/>
          <w:iCs/>
        </w:rPr>
        <w:t xml:space="preserve">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ins w:id="40" w:author="Hannah Nesser" w:date="2023-03-29T13:22:00Z">
        <w:r w:rsidR="00A40D3F">
          <w:rPr>
            <w:bCs/>
            <w:iCs/>
          </w:rPr>
          <w:t>Newly developed</w:t>
        </w:r>
      </w:ins>
      <w:ins w:id="41" w:author="Hannah Nesser" w:date="2023-03-29T13:21:00Z">
        <w:r w:rsidR="00A40D3F">
          <w:rPr>
            <w:bCs/>
            <w:iCs/>
          </w:rPr>
          <w:t xml:space="preserve"> methods use </w:t>
        </w:r>
      </w:ins>
      <w:ins w:id="42" w:author="Hannah Nesser" w:date="2023-03-29T13:22:00Z">
        <w:r w:rsidR="00A40D3F">
          <w:rPr>
            <w:bCs/>
            <w:iCs/>
          </w:rPr>
          <w:t>prior and posterior error covariances to improve upon these assumptions (</w:t>
        </w:r>
      </w:ins>
      <w:ins w:id="43" w:author="Hannah Nesser" w:date="2023-03-29T13:23:00Z">
        <w:r w:rsidR="00A40D3F">
          <w:rPr>
            <w:bCs/>
            <w:iCs/>
          </w:rPr>
          <w:t xml:space="preserve">Cusworth et al., 2021). In the absence of prior error covariance estimates at the resolution of our inversion, we </w:t>
        </w:r>
      </w:ins>
      <w:ins w:id="44" w:author="Hannah Nesser" w:date="2023-03-29T13:32:00Z">
        <w:r w:rsidR="00AE0B99">
          <w:rPr>
            <w:bCs/>
            <w:iCs/>
          </w:rPr>
          <w:t xml:space="preserve">rely on </w:t>
        </w:r>
      </w:ins>
      <w:ins w:id="45" w:author="Hannah Nesser" w:date="2023-03-29T13:35:00Z">
        <w:r w:rsidR="00AE0B99">
          <w:rPr>
            <w:bCs/>
            <w:iCs/>
          </w:rPr>
          <w:t>t</w:t>
        </w:r>
      </w:ins>
      <w:del w:id="46" w:author="Hannah Nesser" w:date="2023-03-29T13:35:00Z">
        <w:r w:rsidR="004A24A1" w:rsidDel="00AE0B99">
          <w:rPr>
            <w:bCs/>
            <w:iCs/>
          </w:rPr>
          <w:delText>T</w:delText>
        </w:r>
      </w:del>
      <w:r w:rsidR="004A24A1">
        <w:rPr>
          <w:bCs/>
          <w:iCs/>
        </w:rPr>
        <w:t xml:space="preserve">he </w:t>
      </w:r>
      <w:r w:rsidR="00930C90" w:rsidRPr="00C01462">
        <w:rPr>
          <w:bCs/>
          <w:iCs/>
        </w:rPr>
        <w:t xml:space="preserve">high resolution of the inversion </w:t>
      </w:r>
      <w:del w:id="47" w:author="Hannah Nesser" w:date="2023-03-29T13:35:00Z">
        <w:r w:rsidR="00930C90" w:rsidRPr="00C01462" w:rsidDel="00AE0B99">
          <w:rPr>
            <w:bCs/>
            <w:iCs/>
          </w:rPr>
          <w:delText xml:space="preserve">decreases </w:delText>
        </w:r>
      </w:del>
      <w:ins w:id="48" w:author="Hannah Nesser" w:date="2023-03-29T13:35:00Z">
        <w:r w:rsidR="00AE0B99">
          <w:rPr>
            <w:bCs/>
            <w:iCs/>
          </w:rPr>
          <w:t>to decrease</w:t>
        </w:r>
        <w:r w:rsidR="00AE0B99" w:rsidRPr="00C01462">
          <w:rPr>
            <w:bCs/>
            <w:iCs/>
          </w:rPr>
          <w:t xml:space="preserve"> </w:t>
        </w:r>
      </w:ins>
      <w:r w:rsidR="00930C90" w:rsidRPr="00C01462">
        <w:rPr>
          <w:bCs/>
          <w:iCs/>
        </w:rPr>
        <w:t xml:space="preserve">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4A24A1">
        <w:rPr>
          <w:bCs/>
          <w:iCs/>
        </w:rPr>
        <w:t>.</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5D323CF3" w14:textId="1336571A" w:rsidR="00100E70" w:rsidRPr="003731EE" w:rsidRDefault="0040254E" w:rsidP="00100E70">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w:t>
      </w:r>
      <w:r w:rsidR="0084023E">
        <w:t>emission estimate</w:t>
      </w:r>
      <w:r w:rsidR="00876ADD" w:rsidRPr="00C01462">
        <w:t xml:space="preserve"> (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 xml:space="preserve">th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5F0A5D">
        <w:t>This represents a</w:t>
      </w:r>
      <w:r w:rsidR="005F0A5D" w:rsidRPr="00C01462">
        <w:t xml:space="preserve"> large increase in information content relative to past </w:t>
      </w:r>
      <w:r w:rsidR="005F0A5D" w:rsidRPr="00C01462">
        <w:lastRenderedPageBreak/>
        <w:t xml:space="preserve">inversions over </w:t>
      </w:r>
      <w:r w:rsidR="005F0A5D">
        <w:t>North America</w:t>
      </w:r>
      <w:r w:rsidR="005F0A5D" w:rsidRPr="00C01462">
        <w:t xml:space="preserve">: Lu et al. </w:t>
      </w:r>
      <w:r w:rsidR="00EB1DFD">
        <w:fldChar w:fldCharType="begin"/>
      </w:r>
      <w:r w:rsidR="00EB1DFD">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EB1DFD">
        <w:rPr>
          <w:rFonts w:ascii="Cambria Math" w:hAnsi="Cambria Math" w:cs="Cambria Math"/>
        </w:rPr>
        <w:instrText>∘</w:instrText>
      </w:r>
      <w:r w:rsidR="00EB1DFD">
        <w:instrText>×0.625</w:instrText>
      </w:r>
      <w:r w:rsidR="00EB1DFD">
        <w:rPr>
          <w:rFonts w:ascii="Cambria Math" w:hAnsi="Cambria Math" w:cs="Cambria Math"/>
        </w:rPr>
        <w:instrText>∘</w:instrText>
      </w:r>
      <w:r w:rsidR="00EB1DF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constraint provided by TROPOMI and the benefit of achieving 0.25° × 0.3125° resolution on the continental scale. </w:t>
      </w:r>
      <w:r w:rsidR="00C22BF6" w:rsidRPr="00EB1DFD">
        <w:rPr>
          <w:color w:val="000000" w:themeColor="text1"/>
        </w:rPr>
        <w:t xml:space="preserve">Of these DOFS, </w:t>
      </w:r>
      <w:r w:rsidR="005C7CA9" w:rsidRPr="00EB1DFD">
        <w:rPr>
          <w:color w:val="000000" w:themeColor="text1"/>
        </w:rPr>
        <w:t xml:space="preserve">641 (350 – 1058) </w:t>
      </w:r>
      <w:r w:rsidR="005C7CA9">
        <w:rPr>
          <w:color w:val="000000" w:themeColor="text1"/>
        </w:rPr>
        <w:t xml:space="preserve">are found </w:t>
      </w:r>
      <w:r w:rsidR="005C7CA9" w:rsidRPr="00EB1DFD">
        <w:rPr>
          <w:color w:val="000000" w:themeColor="text1"/>
        </w:rPr>
        <w:t>in CONUS</w:t>
      </w:r>
      <w:r w:rsidR="005C7CA9">
        <w:rPr>
          <w:color w:val="000000" w:themeColor="text1"/>
        </w:rPr>
        <w:t xml:space="preserve">, </w:t>
      </w:r>
      <w:r w:rsidR="005C7CA9" w:rsidRPr="00EB1DFD">
        <w:rPr>
          <w:color w:val="000000" w:themeColor="text1"/>
        </w:rPr>
        <w:t>86 (53 - 134) in Mexic</w:t>
      </w:r>
      <w:r w:rsidR="005C7CA9" w:rsidRPr="00C01462">
        <w:t>o</w:t>
      </w:r>
      <w:r w:rsidR="005C7CA9">
        <w:t>, and</w:t>
      </w:r>
      <w:r w:rsidR="005C7CA9" w:rsidRPr="00EB1DFD">
        <w:rPr>
          <w:color w:val="000000" w:themeColor="text1"/>
        </w:rPr>
        <w:t xml:space="preserve">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in Canada</w:t>
      </w:r>
      <w:r w:rsidR="007A62FC" w:rsidRPr="00C01462">
        <w:t xml:space="preserve">. </w:t>
      </w:r>
      <w:r w:rsidR="005B4BA4" w:rsidRPr="00C01462">
        <w:t xml:space="preserve">The </w:t>
      </w:r>
      <w:r w:rsidR="00D81ED8">
        <w:t xml:space="preserve">high fraction of DOFS in 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xml:space="preserve">, where we isolate anthropogenic emissions by removing contributions from wetlands and other natural sources following </w:t>
      </w:r>
      <w:r w:rsidR="005E4B4C">
        <w:t>Section</w:t>
      </w:r>
      <w:r w:rsidR="005F0A5D">
        <w:t xml:space="preserve"> 2.8.</w:t>
      </w:r>
      <w:r w:rsidR="001165E4">
        <w:t xml:space="preserve"> We compare our posterior emissions the most recent EPA GHGI inventory for 2019, which includes </w:t>
      </w:r>
      <w:r w:rsidR="0084023E">
        <w:t>emission estimate</w:t>
      </w:r>
      <w:r w:rsidR="001165E4">
        <w:t>s for individual states</w:t>
      </w:r>
      <w:r w:rsidR="00EB1DFD">
        <w:t xml:space="preserve"> </w:t>
      </w:r>
      <w:r w:rsidR="00EB1DFD">
        <w:fldChar w:fldCharType="begin"/>
      </w:r>
      <w:r w:rsidR="00EB1DFD">
        <w:instrText xml:space="preserve"> ADDIN ZOTERO_ITEM CSL_CITATION {"citationID":"2VEQ5SPi","properties":{"formattedCitation":"(EPA, 2022a, b)","plainCitation":"(EPA, 2022a, b)","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EB1DFD">
        <w:fldChar w:fldCharType="separate"/>
      </w:r>
      <w:r w:rsidR="00EB1DFD">
        <w:rPr>
          <w:noProof/>
        </w:rPr>
        <w:t>(EPA, 2022a, b)</w:t>
      </w:r>
      <w:r w:rsidR="00EB1DFD">
        <w:fldChar w:fldCharType="end"/>
      </w:r>
      <w:r w:rsidR="001165E4">
        <w:t>.</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7CEBFA89" w:rsidR="002D3DE6" w:rsidRPr="00FA5CA8" w:rsidRDefault="000A6465" w:rsidP="000E257D">
      <w:pPr>
        <w:rPr>
          <w:color w:val="000000" w:themeColor="text1"/>
        </w:rPr>
      </w:pPr>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in CONUS</w:t>
      </w:r>
      <w:r w:rsidR="00286BD1" w:rsidRPr="0078584E">
        <w:rPr>
          <w:color w:val="000000" w:themeColor="text1"/>
        </w:rPr>
        <w:t xml:space="preserve">, </w:t>
      </w:r>
      <w:r w:rsidR="00EA52A5" w:rsidRPr="0078584E">
        <w:rPr>
          <w:color w:val="000000" w:themeColor="text1"/>
        </w:rPr>
        <w:t xml:space="preserve">a </w:t>
      </w:r>
      <w:r w:rsidR="00A91924" w:rsidRPr="0078584E">
        <w:rPr>
          <w:color w:val="000000" w:themeColor="text1"/>
        </w:rPr>
        <w:t>16</w:t>
      </w:r>
      <w:r w:rsidR="00FA5CA8">
        <w:rPr>
          <w:color w:val="000000" w:themeColor="text1"/>
        </w:rPr>
        <w:t xml:space="preserve"> </w:t>
      </w:r>
      <w:r w:rsidR="00FA5CA8" w:rsidRPr="00E15AB4">
        <w:rPr>
          <w:color w:val="000000" w:themeColor="text1"/>
        </w:rPr>
        <w:t>(12 - 19)</w:t>
      </w:r>
      <w:r w:rsidR="00FA5CA8">
        <w:rPr>
          <w:color w:val="000000" w:themeColor="text1"/>
        </w:rPr>
        <w:t xml:space="preserve"> </w:t>
      </w:r>
      <w:r w:rsidR="00FA5CA8" w:rsidRPr="00E15AB4">
        <w:rPr>
          <w:color w:val="000000" w:themeColor="text1"/>
        </w:rPr>
        <w:t>%</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he most recent</w:t>
      </w:r>
      <w:r w:rsidR="00EA52A5" w:rsidRPr="0078584E">
        <w:rPr>
          <w:color w:val="000000" w:themeColor="text1"/>
        </w:rPr>
        <w:t xml:space="preserve"> GHGI estimate </w:t>
      </w:r>
      <w:r w:rsidR="00651C18" w:rsidRPr="0078584E">
        <w:rPr>
          <w:color w:val="000000" w:themeColor="text1"/>
        </w:rPr>
        <w:t xml:space="preserve">for 2019 (henceforth “GHGI”) </w:t>
      </w:r>
      <w:r w:rsidR="00DA2503" w:rsidRPr="0078584E">
        <w:rPr>
          <w:color w:val="000000" w:themeColor="text1"/>
        </w:rPr>
        <w:t>of 26.</w:t>
      </w:r>
      <w:r w:rsidR="00A91924" w:rsidRPr="0078584E">
        <w:rPr>
          <w:color w:val="000000" w:themeColor="text1"/>
        </w:rPr>
        <w:t>7</w:t>
      </w:r>
      <w:r w:rsidR="00DA2503" w:rsidRPr="0078584E">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DA2503" w:rsidRPr="0078584E">
        <w:rPr>
          <w:color w:val="000000" w:themeColor="text1"/>
        </w:rPr>
        <w:t xml:space="preserve"> </w:t>
      </w:r>
      <w:r w:rsidR="00C036BD">
        <w:rPr>
          <w:color w:val="000000" w:themeColor="text1"/>
        </w:rPr>
        <w:fldChar w:fldCharType="begin"/>
      </w:r>
      <w:r w:rsidR="00C036BD">
        <w:rPr>
          <w:color w:val="000000" w:themeColor="text1"/>
        </w:rPr>
        <w:instrText xml:space="preserve"> ADDIN ZOTERO_ITEM CSL_CITATION {"citationID":"Jn7LQ98p","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C036BD">
        <w:rPr>
          <w:color w:val="000000" w:themeColor="text1"/>
        </w:rPr>
        <w:fldChar w:fldCharType="separate"/>
      </w:r>
      <w:r w:rsidR="00C036BD">
        <w:rPr>
          <w:noProof/>
          <w:color w:val="000000" w:themeColor="text1"/>
        </w:rPr>
        <w:t>(EPA, 2022a)</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w:t>
      </w:r>
      <w:r w:rsidR="005E4B4C">
        <w:t>to</w:t>
      </w:r>
      <w:r w:rsidR="00C025E3" w:rsidRPr="00C01462">
        <w:t xml:space="preserve"> 2017</w:t>
      </w:r>
      <w:r w:rsidR="00F05472" w:rsidRPr="00C01462">
        <w:t xml:space="preserve">. </w:t>
      </w:r>
      <w:ins w:id="49" w:author="Hannah Nesser" w:date="2023-03-29T12:55:00Z">
        <w:r w:rsidR="00BC6834">
          <w:t xml:space="preserve">Worden et al. (2022) </w:t>
        </w:r>
        <w:r w:rsidR="00433B63">
          <w:t xml:space="preserve">found </w:t>
        </w:r>
      </w:ins>
      <w:ins w:id="50" w:author="Hannah Nesser" w:date="2023-03-29T12:56:00Z">
        <w:r w:rsidR="00433B63">
          <w:t xml:space="preserve">lower anthropogenic emissions of 27.6 (26.1 </w:t>
        </w:r>
      </w:ins>
      <w:ins w:id="51" w:author="Hannah Nesser" w:date="2023-03-29T12:57:00Z">
        <w:r w:rsidR="00433B63">
          <w:t>–</w:t>
        </w:r>
      </w:ins>
      <w:ins w:id="52" w:author="Hannah Nesser" w:date="2023-03-29T12:56:00Z">
        <w:r w:rsidR="00433B63">
          <w:t xml:space="preserve"> </w:t>
        </w:r>
      </w:ins>
      <w:ins w:id="53" w:author="Hannah Nesser" w:date="2023-03-29T12:57:00Z">
        <w:r w:rsidR="00433B63">
          <w:t xml:space="preserve">30.9) </w:t>
        </w:r>
        <w:proofErr w:type="spellStart"/>
        <w:r w:rsidR="00433B63">
          <w:t>Tg</w:t>
        </w:r>
        <w:proofErr w:type="spellEnd"/>
        <w:r w:rsidR="00433B63">
          <w:t xml:space="preserve"> a</w:t>
        </w:r>
        <w:r w:rsidR="00433B63">
          <w:rPr>
            <w:vertAlign w:val="superscript"/>
          </w:rPr>
          <w:t>-1</w:t>
        </w:r>
        <w:r w:rsidR="00433B63">
          <w:t xml:space="preserve"> over the U.S. for 2019 by </w:t>
        </w:r>
        <w:proofErr w:type="spellStart"/>
        <w:r w:rsidR="00433B63">
          <w:t>regridding</w:t>
        </w:r>
        <w:proofErr w:type="spellEnd"/>
        <w:r w:rsidR="00433B63">
          <w:t xml:space="preserve"> </w:t>
        </w:r>
      </w:ins>
      <w:ins w:id="54" w:author="Hannah Nesser" w:date="2023-03-29T12:58:00Z">
        <w:r w:rsidR="00433B63">
          <w:t xml:space="preserve">global </w:t>
        </w:r>
      </w:ins>
      <w:ins w:id="55" w:author="Hannah Nesser" w:date="2023-03-29T12:57:00Z">
        <w:r w:rsidR="00433B63">
          <w:t xml:space="preserve">inversions </w:t>
        </w:r>
      </w:ins>
      <w:ins w:id="56" w:author="Hannah Nesser" w:date="2023-03-29T12:58:00Z">
        <w:r w:rsidR="00433B63">
          <w:t xml:space="preserve">of GOSAT data that optimized emissions at </w:t>
        </w:r>
        <w:r w:rsidR="00433B63" w:rsidRPr="00EB1DFD">
          <w:rPr>
            <w:color w:val="000000" w:themeColor="text1"/>
          </w:rPr>
          <w:t xml:space="preserve">2° × </w:t>
        </w:r>
        <w:r w:rsidR="00433B63">
          <w:rPr>
            <w:color w:val="000000" w:themeColor="text1"/>
          </w:rPr>
          <w:t>2.5</w:t>
        </w:r>
        <w:r w:rsidR="00433B63" w:rsidRPr="00EB1DFD">
          <w:rPr>
            <w:color w:val="000000" w:themeColor="text1"/>
          </w:rPr>
          <w:t xml:space="preserve">° </w:t>
        </w:r>
        <w:r w:rsidR="00433B63">
          <w:rPr>
            <w:color w:val="000000" w:themeColor="text1"/>
          </w:rPr>
          <w:t xml:space="preserve">resolution using </w:t>
        </w:r>
      </w:ins>
      <w:ins w:id="57" w:author="Hannah Nesser" w:date="2023-03-29T12:59:00Z">
        <w:r w:rsidR="00433B63">
          <w:rPr>
            <w:color w:val="000000" w:themeColor="text1"/>
          </w:rPr>
          <w:t xml:space="preserve">uncertainties </w:t>
        </w:r>
        <w:r w:rsidR="00196DC9">
          <w:rPr>
            <w:color w:val="000000" w:themeColor="text1"/>
          </w:rPr>
          <w:t>for</w:t>
        </w:r>
        <w:r w:rsidR="00433B63">
          <w:rPr>
            <w:color w:val="000000" w:themeColor="text1"/>
          </w:rPr>
          <w:t xml:space="preserve"> the prior and posterior estimates. </w:t>
        </w:r>
      </w:ins>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161C0399" w:rsidR="005F1E5B" w:rsidRDefault="00A847E9" w:rsidP="005F1E5B">
      <w:r w:rsidRPr="00C01462">
        <w:t xml:space="preserve">We allocate our national total to the emission sectors described in </w:t>
      </w:r>
      <w:r w:rsidR="005E4B4C">
        <w:t>Section</w:t>
      </w:r>
      <w:r w:rsidRPr="00C01462">
        <w:t xml:space="preserve"> 2.2 using the attribution method described in </w:t>
      </w:r>
      <w:r w:rsidR="005E4B4C">
        <w:t>Section</w:t>
      </w:r>
      <w:r w:rsidRPr="00C01462">
        <w:t xml:space="preserve">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w:t>
      </w:r>
      <w:r w:rsidR="00B43966">
        <w:t>4</w:t>
      </w:r>
      <w:r w:rsidR="00100E70" w:rsidRPr="00C01462">
        <w:t xml:space="preserve"> </w:t>
      </w:r>
      <w:r w:rsidR="002031BC">
        <w:t>and Table 2 summarize the results</w:t>
      </w:r>
      <w:r w:rsidR="00100E70" w:rsidRPr="00C01462">
        <w:t xml:space="preserve">. </w:t>
      </w:r>
      <w:r w:rsidR="00EE28A0">
        <w:t>L</w:t>
      </w:r>
      <w:r w:rsidR="002031BC">
        <w:t>ivestock, oil and gas, and landfill</w:t>
      </w:r>
      <w:r w:rsidR="00EE28A0">
        <w:t xml:space="preserve">s </w:t>
      </w:r>
      <w:r w:rsidR="00353776">
        <w:t xml:space="preserve">account for </w:t>
      </w:r>
      <w:r w:rsidR="00C57F30">
        <w:t>89</w:t>
      </w:r>
      <w:r w:rsidR="00EE28A0">
        <w:t>% of posterior anthropogenic emissions</w:t>
      </w:r>
      <w:r w:rsidR="00A82233">
        <w:t xml:space="preserve"> and all increase relative to</w:t>
      </w:r>
      <w:r w:rsidR="00EE28A0">
        <w:t xml:space="preserve"> the </w:t>
      </w:r>
      <w:r w:rsidR="00651C18">
        <w:t>GHGI</w:t>
      </w:r>
      <w:r w:rsidR="005F1E5B">
        <w:t>.</w:t>
      </w:r>
      <w:r w:rsidR="005F1E5B" w:rsidRPr="005F1E5B">
        <w:t xml:space="preserve"> </w:t>
      </w:r>
      <w:r w:rsidR="00EE28A0">
        <w:t xml:space="preserve">We </w:t>
      </w:r>
      <w:r w:rsidR="007305E0">
        <w:t>find a significant decrease from the GHGI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significantly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South Carolina, Georgia, and eastern Florida</w:t>
      </w:r>
      <w:r w:rsidR="005F1E5B" w:rsidRPr="00C01462">
        <w:t>.</w:t>
      </w:r>
    </w:p>
    <w:p w14:paraId="5FC86F27" w14:textId="11270CCA" w:rsidR="002031BC" w:rsidRDefault="002031BC" w:rsidP="000E257D"/>
    <w:p w14:paraId="537D06BB" w14:textId="7E346E86" w:rsidR="00597C3C" w:rsidRPr="0089247D" w:rsidRDefault="002031BC" w:rsidP="002031BC">
      <w:pPr>
        <w:rPr>
          <w:color w:val="FF0000"/>
        </w:rPr>
      </w:pPr>
      <w:r w:rsidRPr="0078584E">
        <w:rPr>
          <w:color w:val="000000" w:themeColor="text1"/>
        </w:rPr>
        <w:t xml:space="preserve">Landfill emissions show the largest relative and absolute increase from the GHGI for 2019. We find posterior emissions of 6.9 (6.4 - 7.5)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a</w:t>
      </w:r>
      <w:r w:rsidR="00353776">
        <w:rPr>
          <w:color w:val="000000" w:themeColor="text1"/>
        </w:rPr>
        <w:t xml:space="preserve"> 53%</w:t>
      </w:r>
      <w:r w:rsidRPr="0078584E">
        <w:rPr>
          <w:color w:val="000000" w:themeColor="text1"/>
        </w:rPr>
        <w:t xml:space="preserve"> increase relative to the GHGI</w:t>
      </w:r>
      <w:r w:rsidR="00FA6AC9" w:rsidRPr="0078584E">
        <w:rPr>
          <w:color w:val="000000" w:themeColor="text1"/>
        </w:rPr>
        <w:t xml:space="preserve"> estimate of 4.5 (3.5 </w:t>
      </w:r>
      <w:r w:rsidR="00353776">
        <w:rPr>
          <w:color w:val="000000" w:themeColor="text1"/>
        </w:rPr>
        <w:t>-</w:t>
      </w:r>
      <w:r w:rsidR="00FA6AC9" w:rsidRPr="0078584E">
        <w:rPr>
          <w:color w:val="000000" w:themeColor="text1"/>
        </w:rPr>
        <w:t xml:space="preserve"> 5.5) </w:t>
      </w:r>
      <w:proofErr w:type="spellStart"/>
      <w:r w:rsidR="00FA6AC9" w:rsidRPr="0078584E">
        <w:rPr>
          <w:color w:val="000000" w:themeColor="text1"/>
        </w:rPr>
        <w:t>Tg</w:t>
      </w:r>
      <w:proofErr w:type="spellEnd"/>
      <w:r w:rsidR="00FA6AC9" w:rsidRPr="0078584E">
        <w:rPr>
          <w:color w:val="000000" w:themeColor="text1"/>
        </w:rPr>
        <w:t xml:space="preserve"> a</w:t>
      </w:r>
      <w:r w:rsidR="00FA6AC9" w:rsidRPr="0078584E">
        <w:rPr>
          <w:color w:val="000000" w:themeColor="text1"/>
          <w:vertAlign w:val="superscript"/>
        </w:rPr>
        <w:t>-1</w:t>
      </w:r>
      <w:r w:rsidR="007869AF" w:rsidRPr="0078584E">
        <w:rPr>
          <w:color w:val="000000" w:themeColor="text1"/>
        </w:rPr>
        <w:t xml:space="preserve">, where the values </w:t>
      </w:r>
      <w:r w:rsidR="00353776">
        <w:rPr>
          <w:color w:val="000000" w:themeColor="text1"/>
        </w:rPr>
        <w:t xml:space="preserve">in parentheses </w:t>
      </w:r>
      <w:r w:rsidR="007869AF" w:rsidRPr="0078584E">
        <w:rPr>
          <w:color w:val="000000" w:themeColor="text1"/>
        </w:rPr>
        <w:t xml:space="preserve">represent </w:t>
      </w:r>
      <w:r w:rsidR="00353776">
        <w:rPr>
          <w:color w:val="000000" w:themeColor="text1"/>
        </w:rPr>
        <w:t>the 95% confidence interval</w:t>
      </w:r>
      <w:r w:rsidR="00A91924" w:rsidRPr="00D737D6">
        <w:rPr>
          <w:color w:val="000000" w:themeColor="text1"/>
        </w:rPr>
        <w:t>.</w:t>
      </w:r>
      <w:r w:rsidR="007869AF" w:rsidRPr="0078584E">
        <w:rPr>
          <w:color w:val="000000" w:themeColor="text1"/>
        </w:rPr>
        <w:t xml:space="preserve"> </w:t>
      </w:r>
      <w:r w:rsidRPr="0078584E">
        <w:rPr>
          <w:color w:val="000000" w:themeColor="text1"/>
        </w:rPr>
        <w:t xml:space="preserve">Lu et al. </w:t>
      </w:r>
      <w:r w:rsidR="00C036BD">
        <w:fldChar w:fldCharType="begin"/>
      </w:r>
      <w:r w:rsidR="00C036BD">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 similar posterior landfill </w:t>
      </w:r>
      <w:r w:rsidRPr="00D737D6">
        <w:rPr>
          <w:color w:val="000000" w:themeColor="text1"/>
        </w:rPr>
        <w:t xml:space="preserve">emissions of 7.5 (5.9 </w:t>
      </w:r>
      <w:r w:rsidR="005E4B4C">
        <w:rPr>
          <w:color w:val="000000" w:themeColor="text1"/>
        </w:rPr>
        <w:t>-</w:t>
      </w:r>
      <w:r w:rsidRPr="00D737D6">
        <w:rPr>
          <w:color w:val="000000" w:themeColor="text1"/>
        </w:rPr>
        <w:t xml:space="preserve"> 7.7) </w:t>
      </w:r>
      <w:proofErr w:type="spellStart"/>
      <w:r w:rsidRPr="00D737D6">
        <w:rPr>
          <w:color w:val="000000" w:themeColor="text1"/>
        </w:rPr>
        <w:t>Tg</w:t>
      </w:r>
      <w:proofErr w:type="spellEnd"/>
      <w:r w:rsidRPr="00D737D6">
        <w:rPr>
          <w:color w:val="000000" w:themeColor="text1"/>
        </w:rPr>
        <w:t xml:space="preserve"> a</w:t>
      </w:r>
      <w:r w:rsidRPr="00D737D6">
        <w:rPr>
          <w:color w:val="000000" w:themeColor="text1"/>
          <w:vertAlign w:val="superscript"/>
        </w:rPr>
        <w:t>-1</w:t>
      </w:r>
      <w:r w:rsidRPr="00D737D6">
        <w:rPr>
          <w:color w:val="000000" w:themeColor="text1"/>
        </w:rPr>
        <w:t xml:space="preserve"> for 2017. </w:t>
      </w:r>
      <w:r w:rsidR="00265893" w:rsidRPr="0078584E">
        <w:rPr>
          <w:color w:val="000000" w:themeColor="text1"/>
        </w:rPr>
        <w:t xml:space="preserve">We attribute the </w:t>
      </w:r>
      <w:r w:rsidR="005E4B4C">
        <w:rPr>
          <w:color w:val="000000" w:themeColor="text1"/>
        </w:rPr>
        <w:t>GHGI</w:t>
      </w:r>
      <w:r w:rsidR="00A17685" w:rsidRPr="0078584E">
        <w:rPr>
          <w:color w:val="000000" w:themeColor="text1"/>
        </w:rPr>
        <w:t xml:space="preserve">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 xml:space="preserve">of </w:t>
      </w:r>
      <w:r w:rsidR="00265893" w:rsidRPr="0078584E">
        <w:rPr>
          <w:color w:val="000000" w:themeColor="text1"/>
        </w:rPr>
        <w:t>inventory methodologies</w:t>
      </w:r>
      <w:r w:rsidR="005E4B4C">
        <w:rPr>
          <w:color w:val="000000" w:themeColor="text1"/>
        </w:rPr>
        <w:t xml:space="preserve"> for landfill emissions</w:t>
      </w:r>
      <w:r w:rsidR="00265893" w:rsidRPr="0078584E">
        <w:rPr>
          <w:color w:val="000000" w:themeColor="text1"/>
        </w:rPr>
        <w:t xml:space="preserve">. </w:t>
      </w:r>
      <w:r w:rsidR="006A20A7" w:rsidRPr="0078584E">
        <w:rPr>
          <w:color w:val="000000" w:themeColor="text1"/>
        </w:rPr>
        <w:t xml:space="preserve">First, for landfills with gas recovery systems, the GHGI </w:t>
      </w:r>
      <w:r w:rsidR="005E4B4C">
        <w:rPr>
          <w:color w:val="000000" w:themeColor="text1"/>
        </w:rPr>
        <w:t>uses</w:t>
      </w:r>
      <w:r w:rsidR="006A20A7" w:rsidRPr="0078584E">
        <w:rPr>
          <w:color w:val="000000" w:themeColor="text1"/>
        </w:rPr>
        <w:t xml:space="preserve"> reported emissions from the GHGRP that </w:t>
      </w:r>
      <w:r w:rsidR="005E4B4C">
        <w:rPr>
          <w:color w:val="000000" w:themeColor="text1"/>
        </w:rPr>
        <w:t>assume</w:t>
      </w:r>
      <w:r w:rsidR="006A20A7" w:rsidRPr="0078584E">
        <w:rPr>
          <w:color w:val="000000" w:themeColor="text1"/>
        </w:rPr>
        <w:t xml:space="preserve"> too-high collection efficiencies. Second</w:t>
      </w:r>
      <w:r w:rsidR="00265893" w:rsidRPr="0078584E">
        <w:rPr>
          <w:color w:val="000000" w:themeColor="text1"/>
        </w:rPr>
        <w:t xml:space="preserve">, the GHGI does not account for </w:t>
      </w:r>
      <w:r w:rsidR="00265893" w:rsidRPr="0078584E">
        <w:rPr>
          <w:color w:val="000000" w:themeColor="text1"/>
        </w:rPr>
        <w:lastRenderedPageBreak/>
        <w:t>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 xml:space="preserve">emissions. We discuss these </w:t>
      </w:r>
      <w:r w:rsidR="006A20A7" w:rsidRPr="0078584E">
        <w:rPr>
          <w:color w:val="000000" w:themeColor="text1"/>
        </w:rPr>
        <w:t>causes</w:t>
      </w:r>
      <w:r w:rsidR="00265893" w:rsidRPr="0078584E">
        <w:rPr>
          <w:color w:val="000000" w:themeColor="text1"/>
        </w:rPr>
        <w:t xml:space="preserve"> in detail in </w:t>
      </w:r>
      <w:r w:rsidR="005E4B4C">
        <w:rPr>
          <w:color w:val="000000" w:themeColor="text1"/>
        </w:rPr>
        <w:t>Section</w:t>
      </w:r>
      <w:r w:rsidR="00265893" w:rsidRPr="0078584E">
        <w:rPr>
          <w:color w:val="000000" w:themeColor="text1"/>
        </w:rPr>
        <w:t xml:space="preserve"> 3.2.</w:t>
      </w:r>
    </w:p>
    <w:p w14:paraId="1E382032" w14:textId="6A37D1F0" w:rsidR="000760BB" w:rsidRDefault="000760BB" w:rsidP="002031BC"/>
    <w:p w14:paraId="364F2383" w14:textId="4B43D168" w:rsidR="00952D34" w:rsidRPr="00B51761" w:rsidRDefault="000760BB" w:rsidP="002031BC">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1E1628">
        <w:t xml:space="preserve"> </w:t>
      </w:r>
      <w:r w:rsidR="001E1628" w:rsidRPr="0078584E">
        <w:rPr>
          <w:color w:val="000000" w:themeColor="text1"/>
        </w:rPr>
        <w:t xml:space="preserve">estimate of </w:t>
      </w:r>
      <w:r w:rsidRPr="0078584E">
        <w:rPr>
          <w:color w:val="000000" w:themeColor="text1"/>
        </w:rPr>
        <w:t>2.1 (</w:t>
      </w:r>
      <w:r w:rsidR="00846FB9" w:rsidRPr="0078584E">
        <w:rPr>
          <w:color w:val="000000" w:themeColor="text1"/>
        </w:rPr>
        <w:t xml:space="preserve">2.0 - 2.5)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ins w:id="58" w:author="Hannah Nesser" w:date="2023-03-29T13:04:00Z">
        <w:r w:rsidR="00FA6026">
          <w:t xml:space="preserve">, and </w:t>
        </w:r>
        <w:r w:rsidR="00FA6026">
          <w:t xml:space="preserve">Worden et al. (2022) found similar </w:t>
        </w:r>
      </w:ins>
      <w:ins w:id="59" w:author="Hannah Nesser" w:date="2023-03-29T13:05:00Z">
        <w:r w:rsidR="00FA6026">
          <w:t>values</w:t>
        </w:r>
      </w:ins>
      <w:ins w:id="60" w:author="Hannah Nesser" w:date="2023-03-29T13:04:00Z">
        <w:r w:rsidR="00FA6026">
          <w:t xml:space="preserve"> of 2.8 ± 0.4 </w:t>
        </w:r>
        <w:proofErr w:type="spellStart"/>
        <w:r w:rsidR="00FA6026" w:rsidRPr="0078584E">
          <w:rPr>
            <w:color w:val="000000" w:themeColor="text1"/>
          </w:rPr>
          <w:t>Tg</w:t>
        </w:r>
        <w:proofErr w:type="spellEnd"/>
        <w:r w:rsidR="00FA6026" w:rsidRPr="0078584E">
          <w:rPr>
            <w:color w:val="000000" w:themeColor="text1"/>
          </w:rPr>
          <w:t xml:space="preserve"> a</w:t>
        </w:r>
        <w:r w:rsidR="00FA6026" w:rsidRPr="0078584E">
          <w:rPr>
            <w:color w:val="000000" w:themeColor="text1"/>
            <w:vertAlign w:val="superscript"/>
          </w:rPr>
          <w:t>-1</w:t>
        </w:r>
        <w:r w:rsidR="00FA6026" w:rsidRPr="000D69F4">
          <w:rPr>
            <w:color w:val="000000" w:themeColor="text1"/>
          </w:rPr>
          <w:t xml:space="preserve"> </w:t>
        </w:r>
      </w:ins>
      <w:ins w:id="61" w:author="Hannah Nesser" w:date="2023-03-29T13:05:00Z">
        <w:r w:rsidR="00FA6026">
          <w:rPr>
            <w:color w:val="000000" w:themeColor="text1"/>
          </w:rPr>
          <w:t xml:space="preserve">for 2019. These results </w:t>
        </w:r>
      </w:ins>
      <w:del w:id="62" w:author="Hannah Nesser" w:date="2023-03-29T13:04:00Z">
        <w:r w:rsidR="0038533B" w:rsidDel="00FA6026">
          <w:delText xml:space="preserve"> </w:delText>
        </w:r>
      </w:del>
      <w:del w:id="63" w:author="Hannah Nesser" w:date="2023-03-29T13:05:00Z">
        <w:r w:rsidR="00E00F2D" w:rsidDel="00FA6026">
          <w:delText xml:space="preserve">that </w:delText>
        </w:r>
      </w:del>
      <w:r w:rsidR="00E00F2D">
        <w:t xml:space="preserve">are </w:t>
      </w:r>
      <w:del w:id="64" w:author="Hannah Nesser" w:date="2023-03-29T13:15:00Z">
        <w:r w:rsidR="0038533B" w:rsidDel="006B684D">
          <w:delText xml:space="preserve">consistent </w:delText>
        </w:r>
      </w:del>
      <w:ins w:id="65" w:author="Hannah Nesser" w:date="2023-03-29T13:15:00Z">
        <w:r w:rsidR="006B684D">
          <w:t>similar</w:t>
        </w:r>
        <w:r w:rsidR="006B684D">
          <w:t xml:space="preserve"> </w:t>
        </w:r>
      </w:ins>
      <w:del w:id="66" w:author="Hannah Nesser" w:date="2023-03-29T13:15:00Z">
        <w:r w:rsidR="0038533B" w:rsidDel="006B684D">
          <w:delText xml:space="preserve">with </w:delText>
        </w:r>
      </w:del>
      <w:ins w:id="67" w:author="Hannah Nesser" w:date="2023-03-29T13:15:00Z">
        <w:r w:rsidR="006B684D">
          <w:t>to</w:t>
        </w:r>
        <w:r w:rsidR="006B684D">
          <w:t xml:space="preserve"> </w:t>
        </w:r>
      </w:ins>
      <w:r w:rsidR="0038533B">
        <w:t>GHGI estimates for 2012</w:t>
      </w:r>
      <w:ins w:id="68" w:author="Hannah Nesser" w:date="2023-03-29T13:15:00Z">
        <w:r w:rsidR="006B684D">
          <w:t xml:space="preserve">, which is consistent with the </w:t>
        </w:r>
      </w:ins>
      <w:ins w:id="69" w:author="Hannah Nesser" w:date="2023-03-29T13:16:00Z">
        <w:r w:rsidR="00F7728D">
          <w:t>smaller</w:t>
        </w:r>
      </w:ins>
      <w:ins w:id="70" w:author="Hannah Nesser" w:date="2023-03-29T13:15:00Z">
        <w:r w:rsidR="006B684D">
          <w:t xml:space="preserve"> cons</w:t>
        </w:r>
      </w:ins>
      <w:ins w:id="71" w:author="Hannah Nesser" w:date="2023-03-29T13:16:00Z">
        <w:r w:rsidR="006B684D">
          <w:t xml:space="preserve">traint provided by </w:t>
        </w:r>
        <w:r w:rsidR="00F7728D">
          <w:t>GOSAT</w:t>
        </w:r>
        <w:r w:rsidR="006B684D">
          <w:t xml:space="preserve"> </w:t>
        </w:r>
        <w:r w:rsidR="00F7728D">
          <w:t>for coal emissions in both these studies compared to our work</w:t>
        </w:r>
      </w:ins>
      <w:ins w:id="72" w:author="Hannah Nesser" w:date="2023-03-29T13:17:00Z">
        <w:r w:rsidR="00B300C4">
          <w:t xml:space="preserve"> as measured by the averaging kernel sensitivities</w:t>
        </w:r>
      </w:ins>
      <w:r w:rsidR="00503604">
        <w:t>.</w:t>
      </w:r>
      <w:r w:rsidR="00A976C3">
        <w:t xml:space="preserve"> Our lower estimate better reflects the 30% decrease in CONUS coal production from 2012</w:t>
      </w:r>
      <w:r w:rsidR="00DD7365">
        <w:t xml:space="preserve"> </w:t>
      </w:r>
      <w:r w:rsidR="0038533B">
        <w:t>to 2019</w:t>
      </w:r>
      <w:r w:rsidR="00476A9D">
        <w:t xml:space="preserve"> </w:t>
      </w:r>
      <w:r w:rsidR="00476A9D">
        <w:fldChar w:fldCharType="begin"/>
      </w:r>
      <w:r w:rsidR="00476A9D">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476A9D">
        <w:fldChar w:fldCharType="separate"/>
      </w:r>
      <w:r w:rsidR="00476A9D">
        <w:rPr>
          <w:noProof/>
        </w:rPr>
        <w:t>(EIA, 2021)</w:t>
      </w:r>
      <w:r w:rsidR="00476A9D">
        <w:fldChar w:fldCharType="end"/>
      </w:r>
      <w:r w:rsidR="004864FE">
        <w:t>, which is also s</w:t>
      </w:r>
      <w:r w:rsidR="00A976C3">
        <w:t>how</w:t>
      </w:r>
      <w:r w:rsidR="004864FE">
        <w:t xml:space="preserve">n in the </w:t>
      </w:r>
      <w:r w:rsidR="006A09D4">
        <w:t>30% decrease in</w:t>
      </w:r>
      <w:r w:rsidR="00A976C3">
        <w:t xml:space="preserve"> </w:t>
      </w:r>
      <w:r w:rsidR="004864FE">
        <w:t xml:space="preserve">GHGI </w:t>
      </w:r>
      <w:r w:rsidR="00E00F2D">
        <w:t>coal emissions</w:t>
      </w:r>
      <w:r w:rsidR="00A976C3">
        <w:t xml:space="preserve"> </w:t>
      </w:r>
      <w:r w:rsidR="006A09D4">
        <w:t>over the same period</w:t>
      </w:r>
      <w:r w:rsidR="00476A9D">
        <w:t xml:space="preserve"> </w:t>
      </w:r>
      <w:r w:rsidR="00476A9D">
        <w:fldChar w:fldCharType="begin"/>
      </w:r>
      <w:r w:rsidR="00476A9D">
        <w:instrText xml:space="preserve"> ADDIN ZOTERO_ITEM CSL_CITATION {"citationID":"uxvcd3WS","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76A9D">
        <w:fldChar w:fldCharType="separate"/>
      </w:r>
      <w:r w:rsidR="00476A9D">
        <w:rPr>
          <w:noProof/>
        </w:rPr>
        <w:t>(EPA, 2022a)</w:t>
      </w:r>
      <w:r w:rsidR="00476A9D">
        <w:fldChar w:fldCharType="end"/>
      </w:r>
      <w:r w:rsidR="00A976C3">
        <w:t xml:space="preserve">. </w:t>
      </w:r>
      <w:r w:rsidR="005F11CA">
        <w:t>As expected,</w:t>
      </w:r>
      <w:r w:rsidR="00AF44EC">
        <w:t xml:space="preserve"> emissions correlate with underground </w:t>
      </w:r>
      <w:r w:rsidR="005F11CA">
        <w:t>coal mining:</w:t>
      </w:r>
      <w:r w:rsidR="00AF44EC">
        <w:t xml:space="preserve"> </w:t>
      </w:r>
      <w:r w:rsidR="00DC0606">
        <w:t xml:space="preserve">Appalachia </w:t>
      </w:r>
      <w:r w:rsidR="005F11CA">
        <w:t>generate</w:t>
      </w:r>
      <w:r w:rsidR="00476A9D">
        <w:t>d</w:t>
      </w:r>
      <w:r w:rsidR="005F11CA">
        <w:t xml:space="preserve"> </w:t>
      </w:r>
      <w:r w:rsidR="00E00F2D">
        <w:t xml:space="preserve">56% of coal </w:t>
      </w:r>
      <w:r w:rsidR="00360EA7">
        <w:t xml:space="preserve">from underground mines </w:t>
      </w:r>
      <w:r w:rsidR="00476A9D">
        <w:t xml:space="preserve">in 2019 </w:t>
      </w:r>
      <w:r w:rsidR="00E00F2D">
        <w:t xml:space="preserve">and </w:t>
      </w:r>
      <w:r w:rsidR="00DC0606">
        <w:t xml:space="preserve">64% of posterior emissions, </w:t>
      </w:r>
      <w:r w:rsidR="005F11CA">
        <w:t xml:space="preserve">while </w:t>
      </w:r>
      <w:r w:rsidR="00DC0606">
        <w:t xml:space="preserve">the Illinois Basin </w:t>
      </w:r>
      <w:r w:rsidR="005F11CA">
        <w:t>yield</w:t>
      </w:r>
      <w:r w:rsidR="00476A9D">
        <w:t>ed</w:t>
      </w:r>
      <w:r w:rsidR="005F11CA">
        <w:t xml:space="preserve"> </w:t>
      </w:r>
      <w:r w:rsidR="00E00F2D">
        <w:t>30%</w:t>
      </w:r>
      <w:r w:rsidR="005F11CA">
        <w:t xml:space="preserve"> of underground coal </w:t>
      </w:r>
      <w:r w:rsidR="00E00F2D">
        <w:t xml:space="preserve">and </w:t>
      </w:r>
      <w:r w:rsidR="00DC0606">
        <w:t>20%</w:t>
      </w:r>
      <w:r w:rsidR="005F11CA">
        <w:t xml:space="preserve"> of posterior emissions</w:t>
      </w:r>
      <w:r w:rsidR="00476A9D">
        <w:t xml:space="preserve"> </w:t>
      </w:r>
      <w:r w:rsidR="00476A9D">
        <w:fldChar w:fldCharType="begin"/>
      </w:r>
      <w:r w:rsidR="00476A9D">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476A9D">
        <w:fldChar w:fldCharType="separate"/>
      </w:r>
      <w:r w:rsidR="00476A9D">
        <w:rPr>
          <w:noProof/>
        </w:rPr>
        <w:t>(EIA, 2021)</w:t>
      </w:r>
      <w:r w:rsidR="00476A9D">
        <w:fldChar w:fldCharType="end"/>
      </w:r>
      <w:r w:rsidR="005F11CA">
        <w:t>.</w:t>
      </w:r>
    </w:p>
    <w:p w14:paraId="6EE7BAF3" w14:textId="4AFBF908" w:rsidR="00DA0C92" w:rsidRDefault="00DA0C92" w:rsidP="000E257D"/>
    <w:p w14:paraId="699C5745" w14:textId="5C49C014" w:rsidR="00EF0C1D" w:rsidRDefault="002031BC" w:rsidP="002031BC">
      <w:r w:rsidRPr="00C01462">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rsidR="00093C51">
        <w:t>n</w:t>
      </w:r>
      <w:r>
        <w:t xml:space="preserve"> 11% </w:t>
      </w:r>
      <w:r w:rsidRPr="00C01462">
        <w:t xml:space="preserve">increase from </w:t>
      </w:r>
      <w:r>
        <w:t xml:space="preserve">the </w:t>
      </w:r>
      <w:r w:rsidRPr="00C01462">
        <w:t>GHGI</w:t>
      </w:r>
      <w:r>
        <w:t xml:space="preserve"> </w:t>
      </w:r>
      <w:r w:rsidRPr="0078584E">
        <w:rPr>
          <w:color w:val="000000" w:themeColor="text1"/>
        </w:rPr>
        <w:t xml:space="preserve">estimate of 9.4 (8.6 - 10.2)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sidR="005E4B4C">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ins w:id="73" w:author="Hannah Nesser" w:date="2023-03-29T13:06:00Z">
        <w:r w:rsidR="00A3467D">
          <w:rPr>
            <w:color w:val="000000" w:themeColor="text1"/>
          </w:rPr>
          <w:t xml:space="preserve">, and Worden et al. (2022) found similar values of </w:t>
        </w:r>
      </w:ins>
      <w:ins w:id="74" w:author="Hannah Nesser" w:date="2023-03-29T13:07:00Z">
        <w:r w:rsidR="00A3467D">
          <w:rPr>
            <w:color w:val="000000" w:themeColor="text1"/>
          </w:rPr>
          <w:t>9.9</w:t>
        </w:r>
        <w:r w:rsidR="00A3467D">
          <w:t xml:space="preserve"> ± 0.4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r w:rsidR="00A3467D">
          <w:rPr>
            <w:color w:val="000000" w:themeColor="text1"/>
          </w:rPr>
          <w:t>for 2019</w:t>
        </w:r>
        <w:r w:rsidR="00A3467D">
          <w:rPr>
            <w:color w:val="000000" w:themeColor="text1"/>
          </w:rPr>
          <w:t>.</w:t>
        </w:r>
      </w:ins>
      <w:del w:id="75" w:author="Hannah Nesser" w:date="2023-03-29T13:06:00Z">
        <w:r w:rsidRPr="00C01462" w:rsidDel="00A3467D">
          <w:rPr>
            <w:color w:val="000000" w:themeColor="text1"/>
          </w:rPr>
          <w:delText>.</w:delText>
        </w:r>
      </w:del>
      <w:r w:rsidRPr="00C01462">
        <w:rPr>
          <w:color w:val="000000" w:themeColor="text1"/>
        </w:rPr>
        <w:t xml:space="preserve">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north central </w:t>
      </w:r>
      <w:r w:rsidR="005F1E5B">
        <w:t>U.S.</w:t>
      </w:r>
      <w:r w:rsidRPr="00C01462">
        <w:t xml:space="preserve"> and south central Canada </w:t>
      </w:r>
      <w:r w:rsidR="005E4B4C">
        <w:t>and found</w:t>
      </w:r>
      <w:r w:rsidRPr="00C01462">
        <w:t xml:space="preserve"> mean posterior livestock emissions of 5.5 (5.1 </w:t>
      </w:r>
      <w:r w:rsidR="00267670">
        <w:t>-</w:t>
      </w:r>
      <w:r w:rsidRPr="00C01462">
        <w:t xml:space="preserve"> 6.2) </w:t>
      </w:r>
      <w:proofErr w:type="spellStart"/>
      <w:r w:rsidRPr="00C01462">
        <w:t>Tg</w:t>
      </w:r>
      <w:proofErr w:type="spellEnd"/>
      <w:r w:rsidRPr="00C01462">
        <w:t xml:space="preserve"> a</w:t>
      </w:r>
      <w:r w:rsidRPr="00C01462">
        <w:rPr>
          <w:vertAlign w:val="superscript"/>
        </w:rPr>
        <w:t>-1</w:t>
      </w:r>
      <w:r w:rsidRPr="00C01462">
        <w:t>, which agrees with ou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which would almost entirely explain the observed discrepancy between the mean GHGI and posterior emissions. </w:t>
      </w:r>
      <w:r w:rsidR="00A10FEF">
        <w:t xml:space="preserve">The increase in manure management emissions is concentrated over the California Central Valley, northern Iowa, and Sampson and Duplin Counties in North Carolina. Notably, Iowa is the largest pork-producing stat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e find no correlation between our inferred increase and hog populations</w:t>
      </w:r>
      <w:r w:rsidR="005F11CA">
        <w:t>, which could reflect variability in manure management practices.</w:t>
      </w:r>
    </w:p>
    <w:p w14:paraId="24259D34" w14:textId="77777777" w:rsidR="007869AF" w:rsidRPr="00C01462" w:rsidRDefault="007869AF" w:rsidP="007869AF"/>
    <w:p w14:paraId="4F65A6E0" w14:textId="1ED6FC42" w:rsidR="00B33A0E"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w:t>
      </w:r>
      <w:r w:rsidR="00C57F30">
        <w:t>19</w:t>
      </w:r>
      <w:r>
        <w:t xml:space="preserve">% </w:t>
      </w:r>
      <w:r w:rsidRPr="00C01462">
        <w:t xml:space="preserve">increase from </w:t>
      </w:r>
      <w:r>
        <w:t xml:space="preserve">the </w:t>
      </w:r>
      <w:r w:rsidRPr="0078584E">
        <w:rPr>
          <w:color w:val="000000" w:themeColor="text1"/>
        </w:rPr>
        <w:t>GHGI estimate of 8.</w:t>
      </w:r>
      <w:r w:rsidR="00AF44EC" w:rsidRPr="0078584E">
        <w:rPr>
          <w:color w:val="000000" w:themeColor="text1"/>
        </w:rPr>
        <w:t xml:space="preserve">7 </w:t>
      </w:r>
      <w:r w:rsidRPr="0078584E">
        <w:rPr>
          <w:color w:val="000000" w:themeColor="text1"/>
        </w:rPr>
        <w:t>(</w:t>
      </w:r>
      <w:r w:rsidR="00AF44EC" w:rsidRPr="0078584E">
        <w:rPr>
          <w:color w:val="000000" w:themeColor="text1"/>
        </w:rPr>
        <w:t>7.4</w:t>
      </w:r>
      <w:r w:rsidRPr="0078584E">
        <w:rPr>
          <w:color w:val="000000" w:themeColor="text1"/>
        </w:rPr>
        <w:t xml:space="preserve"> </w:t>
      </w:r>
      <w:r w:rsidR="00AF44EC" w:rsidRPr="0078584E">
        <w:rPr>
          <w:color w:val="000000" w:themeColor="text1"/>
        </w:rPr>
        <w:t>–</w:t>
      </w:r>
      <w:r w:rsidRPr="0078584E">
        <w:rPr>
          <w:color w:val="000000" w:themeColor="text1"/>
        </w:rPr>
        <w:t xml:space="preserve"> </w:t>
      </w:r>
      <w:r w:rsidR="00AF44EC" w:rsidRPr="0078584E">
        <w:rPr>
          <w:color w:val="000000" w:themeColor="text1"/>
        </w:rPr>
        <w:t>10.2</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E211C3">
        <w:t xml:space="preserve"> </w:t>
      </w:r>
      <w:r w:rsidR="00E211C3" w:rsidRPr="00C01462">
        <w:t xml:space="preserve">However, they found decreasing gas emissions beginning in 2014. </w:t>
      </w:r>
      <w:r w:rsidR="00E211C3">
        <w:t>Compared</w:t>
      </w:r>
      <w:r>
        <w:t xml:space="preserve"> to Lu et al. </w:t>
      </w:r>
      <w:r w:rsidR="00C036BD">
        <w:fldChar w:fldCharType="begin"/>
      </w:r>
      <w:r w:rsidR="00C036BD">
        <w:instrText xml:space="preserve"> ADDIN ZOTERO_ITEM CSL_CITATION {"citationID":"5FlPovc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lower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w:t>
      </w:r>
      <w:ins w:id="76" w:author="Hannah Nesser" w:date="2023-03-29T13:11:00Z">
        <w:r w:rsidR="00A3467D">
          <w:t xml:space="preserve">February </w:t>
        </w:r>
      </w:ins>
      <w:r w:rsidRPr="00C01462">
        <w:t>2020, which is consistent with continued emissions decreases</w:t>
      </w:r>
      <w:r>
        <w:t xml:space="preserve"> into 2019</w:t>
      </w:r>
      <w:r w:rsidRPr="00C01462">
        <w:t>.</w:t>
      </w:r>
      <w:r w:rsidR="00E211C3">
        <w:t xml:space="preserve"> </w:t>
      </w:r>
      <w:r w:rsidR="00276208">
        <w:t>T</w:t>
      </w:r>
      <w:r w:rsidR="00E211C3">
        <w:t xml:space="preserve">hese emissions are </w:t>
      </w:r>
      <w:r w:rsidR="005F11CA">
        <w:t>within the uncertainty range of</w:t>
      </w:r>
      <w:r w:rsidR="00E211C3">
        <w:t xml:space="preserve"> our posterior</w:t>
      </w:r>
      <w:r w:rsidR="005F11CA">
        <w:t xml:space="preserve"> estimate</w:t>
      </w:r>
      <w:r w:rsidR="00E211C3">
        <w:t>,</w:t>
      </w:r>
      <w:r w:rsidR="00B33A0E">
        <w:t xml:space="preserve"> </w:t>
      </w:r>
      <w:r w:rsidR="00276208">
        <w:t xml:space="preserve">and </w:t>
      </w:r>
      <w:r w:rsidR="00B33A0E">
        <w:t xml:space="preserve">we find consistent </w:t>
      </w:r>
      <w:r w:rsidR="00267670">
        <w:t xml:space="preserve">basin-level </w:t>
      </w:r>
      <w:r w:rsidR="00276208">
        <w:t>results</w:t>
      </w:r>
      <w:r w:rsidR="00547456">
        <w:t xml:space="preserve"> as shown in Figure S2</w:t>
      </w:r>
      <w:r w:rsidR="00E211C3">
        <w:t>.</w:t>
      </w:r>
      <w:r w:rsidR="00B33A0E">
        <w:t xml:space="preserve"> </w:t>
      </w:r>
      <w:r w:rsidR="00E211C3">
        <w:t>A</w:t>
      </w:r>
      <w:r w:rsidR="00B33A0E">
        <w:t xml:space="preserve">ll posterior </w:t>
      </w:r>
      <w:r w:rsidR="00E211C3">
        <w:t xml:space="preserve">basin </w:t>
      </w:r>
      <w:r w:rsidR="00B33A0E">
        <w:t xml:space="preserve">emissions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five basins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B33A0E">
        <w:t xml:space="preserve">.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w:t>
      </w:r>
      <w:r w:rsidR="00E211C3">
        <w:t xml:space="preserve">but small </w:t>
      </w:r>
      <w:r w:rsidR="00B33A0E">
        <w:t xml:space="preserve">differences </w:t>
      </w:r>
      <w:r w:rsidR="00E211C3">
        <w:t xml:space="preserve">only in </w:t>
      </w:r>
      <w:r w:rsidR="00B33A0E">
        <w:t>the Delaware</w:t>
      </w:r>
      <w:r w:rsidR="00E211C3">
        <w:rPr>
          <w:color w:val="000000" w:themeColor="text1"/>
        </w:rPr>
        <w:t xml:space="preserve">. </w:t>
      </w:r>
      <w:r w:rsidR="00F04732">
        <w:t>We find total emissions in the Permian</w:t>
      </w:r>
      <w:r w:rsidR="00C4545E">
        <w:t xml:space="preserve"> </w:t>
      </w:r>
      <w:r w:rsidR="00F04732">
        <w:t xml:space="preserve">basin of 2.9 </w:t>
      </w:r>
      <w:proofErr w:type="spellStart"/>
      <w:r w:rsidR="00F04732" w:rsidRPr="00C01462">
        <w:t>Tg</w:t>
      </w:r>
      <w:proofErr w:type="spellEnd"/>
      <w:r w:rsidR="00F04732" w:rsidRPr="00C01462">
        <w:t xml:space="preserve"> a</w:t>
      </w:r>
      <w:r w:rsidR="00F04732" w:rsidRPr="00C01462">
        <w:rPr>
          <w:vertAlign w:val="superscript"/>
        </w:rPr>
        <w:t>-1</w:t>
      </w:r>
      <w:r w:rsidR="00F04732">
        <w:t xml:space="preserve">, which is consistent with other recent studies </w:t>
      </w:r>
      <w:r w:rsidR="00C036BD">
        <w:fldChar w:fldCharType="begin"/>
      </w:r>
      <w:r w:rsidR="001E0060">
        <w:instrText xml:space="preserve"> ADDIN ZOTERO_ITEM CSL_CITATION {"citationID":"mYMSZsHg","properties":{"formattedCitation":"(Zhang et al., 2020; Schneising et al., 2020; Liu et al., 2021; Varon et al., 2022)","plainCitation":"(Zhang et al., 2020; Schneising et al., 2020; Liu et al., 2021;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C036BD">
        <w:fldChar w:fldCharType="separate"/>
      </w:r>
      <w:r w:rsidR="001E0060">
        <w:rPr>
          <w:noProof/>
        </w:rPr>
        <w:t>(Zhang et al., 2020; Schneising et al., 2020; Liu et al., 2021; Varon et al., 2022)</w:t>
      </w:r>
      <w:r w:rsidR="00C036BD">
        <w:fldChar w:fldCharType="end"/>
      </w:r>
      <w:r w:rsidR="001E0060">
        <w:t>.</w:t>
      </w:r>
      <w:ins w:id="77" w:author="Hannah Nesser" w:date="2023-03-29T13:07:00Z">
        <w:r w:rsidR="00A3467D">
          <w:t xml:space="preserve"> </w:t>
        </w:r>
      </w:ins>
      <w:ins w:id="78" w:author="Hannah Nesser" w:date="2023-03-29T13:08:00Z">
        <w:r w:rsidR="00A3467D">
          <w:t xml:space="preserve">We find good </w:t>
        </w:r>
        <w:r w:rsidR="00A3467D">
          <w:lastRenderedPageBreak/>
          <w:t>agreement with Worden et al. (2022), who found</w:t>
        </w:r>
      </w:ins>
      <w:ins w:id="79" w:author="Hannah Nesser" w:date="2023-03-29T13:09:00Z">
        <w:r w:rsidR="00A3467D">
          <w:t xml:space="preserve"> </w:t>
        </w:r>
      </w:ins>
      <w:ins w:id="80" w:author="Hannah Nesser" w:date="2023-03-29T13:10:00Z">
        <w:r w:rsidR="00A3467D">
          <w:t xml:space="preserve">2019 </w:t>
        </w:r>
      </w:ins>
      <w:ins w:id="81" w:author="Hannah Nesser" w:date="2023-03-29T13:09:00Z">
        <w:r w:rsidR="00A3467D">
          <w:t xml:space="preserve">emissions </w:t>
        </w:r>
      </w:ins>
      <w:ins w:id="82" w:author="Hannah Nesser" w:date="2023-03-29T13:12:00Z">
        <w:r w:rsidR="00A3467D">
          <w:t xml:space="preserve">in the United States </w:t>
        </w:r>
      </w:ins>
      <w:ins w:id="83" w:author="Hannah Nesser" w:date="2023-03-29T13:09:00Z">
        <w:r w:rsidR="00A3467D">
          <w:t>for</w:t>
        </w:r>
      </w:ins>
      <w:ins w:id="84" w:author="Hannah Nesser" w:date="2023-03-29T13:08:00Z">
        <w:r w:rsidR="00A3467D">
          <w:t xml:space="preserve"> </w:t>
        </w:r>
      </w:ins>
      <w:ins w:id="85" w:author="Hannah Nesser" w:date="2023-03-29T13:09:00Z">
        <w:r w:rsidR="00A3467D">
          <w:t>oil of 2.4</w:t>
        </w:r>
        <w:r w:rsidR="00A3467D">
          <w:t xml:space="preserve"> ± 0.</w:t>
        </w:r>
        <w:r w:rsidR="00A3467D">
          <w:t>3</w:t>
        </w:r>
        <w:r w:rsidR="00A3467D">
          <w:t xml:space="preserve">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ins>
      <w:ins w:id="86" w:author="Hannah Nesser" w:date="2023-03-29T13:10:00Z">
        <w:r w:rsidR="00A3467D">
          <w:rPr>
            <w:color w:val="000000" w:themeColor="text1"/>
          </w:rPr>
          <w:t xml:space="preserve">and for gas of </w:t>
        </w:r>
        <w:r w:rsidR="00A3467D">
          <w:t>7.9</w:t>
        </w:r>
        <w:r w:rsidR="00A3467D">
          <w:t xml:space="preserve"> ± 0.</w:t>
        </w:r>
        <w:r w:rsidR="00A3467D">
          <w:t>9</w:t>
        </w:r>
        <w:r w:rsidR="00A3467D">
          <w:t xml:space="preserve">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Pr>
            <w:color w:val="000000" w:themeColor="text1"/>
          </w:rPr>
          <w:t>.</w:t>
        </w:r>
      </w:ins>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73697F57" w:rsidR="00ED167E" w:rsidRDefault="00FA6AC9" w:rsidP="00ED167E">
      <w:r>
        <w:t xml:space="preserve">We </w:t>
      </w:r>
      <w:r w:rsidR="00E7379F">
        <w:t>consider in more detail the</w:t>
      </w:r>
      <w:r>
        <w:t xml:space="preserve"> </w:t>
      </w:r>
      <w:r w:rsidRPr="00C01462">
        <w:t>5</w:t>
      </w:r>
      <w:r w:rsidR="00C57F30">
        <w:t>3</w:t>
      </w:r>
      <w:r w:rsidRPr="00C01462">
        <w:t xml:space="preserve">% </w:t>
      </w:r>
      <w:r>
        <w:t xml:space="preserve">increase in </w:t>
      </w:r>
      <w:r w:rsidR="00E7379F">
        <w:t xml:space="preserve">our posterior </w:t>
      </w:r>
      <w:r>
        <w:t>landfill emissions relative to the GHGI</w:t>
      </w:r>
      <w:r w:rsidR="00E7379F">
        <w:t xml:space="preserve">. </w:t>
      </w:r>
      <w:r w:rsidR="00ED167E">
        <w:t xml:space="preserve">The GHGI uses two methodologies to estimate </w:t>
      </w:r>
      <w:r w:rsidR="00547456">
        <w:t xml:space="preserve">landfill </w:t>
      </w:r>
      <w:r w:rsidR="00ED167E">
        <w:t>emissions. The first</w:t>
      </w:r>
      <w:r w:rsidR="00FA5D74">
        <w:t xml:space="preserve"> </w:t>
      </w:r>
      <w:r w:rsidR="00547456">
        <w:t xml:space="preserve">uses </w:t>
      </w:r>
      <w:r w:rsidR="00ED167E">
        <w:t>a first order decay model based on landfill mass so that emissions peak the year after waste</w:t>
      </w:r>
      <w:r w:rsidR="00E7379F">
        <w:t xml:space="preserve"> disposal</w:t>
      </w:r>
      <w:r w:rsidR="00ED167E">
        <w:t xml:space="preserve">. </w:t>
      </w:r>
      <w:r w:rsidR="00FA5D74">
        <w:t>Recovered methane is removed from the total</w:t>
      </w:r>
      <w:r w:rsidR="004D36D7">
        <w:t xml:space="preserve"> </w:t>
      </w:r>
      <w:r w:rsidR="004D36D7">
        <w:fldChar w:fldCharType="begin"/>
      </w:r>
      <w:r w:rsidR="004D36D7">
        <w:instrText xml:space="preserve"> ADDIN ZOTERO_ITEM CSL_CITATION {"citationID":"xvtRnYZ8","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FA5D74">
        <w:t>. 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The second method</w:t>
      </w:r>
      <w:r w:rsidR="00547456">
        <w:t xml:space="preserve"> </w:t>
      </w:r>
      <w:r w:rsidR="007F155A">
        <w:t>back</w:t>
      </w:r>
      <w:r w:rsidR="00547456">
        <w:t>-</w:t>
      </w:r>
      <w:r w:rsidR="00ED167E">
        <w:t>calculates emissions 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fldChar w:fldCharType="begin"/>
      </w:r>
      <w:r w:rsidR="00950A25">
        <w:instrText xml:space="preserve"> ADDIN ZOTERO_ITEM CSL_CITATION {"citationID":"HpwNrOF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ED167E">
        <w:t xml:space="preserve">. </w:t>
      </w:r>
      <w:r w:rsidR="00FA5D74">
        <w:t>GHGI estimates also incorporate GHGRP information</w:t>
      </w:r>
      <w:r w:rsidR="004D36D7">
        <w:t xml:space="preserve"> </w:t>
      </w:r>
      <w:r w:rsidR="004D36D7">
        <w:fldChar w:fldCharType="begin"/>
      </w:r>
      <w:r w:rsidR="00950A25">
        <w:instrText xml:space="preserve"> ADDIN ZOTERO_ITEM CSL_CITATION {"citationID":"Yh645Kh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FA5D74">
        <w:t xml:space="preserve"> from </w:t>
      </w:r>
      <w:r w:rsidR="00046B68">
        <w:t>1297</w:t>
      </w:r>
      <w:r w:rsidR="00500E82">
        <w:t xml:space="preserve"> landfills </w:t>
      </w:r>
      <w:r w:rsidR="00FA5D74">
        <w:t>emitting more than 1 Gg a</w:t>
      </w:r>
      <w:r w:rsidR="00FA5D74">
        <w:rPr>
          <w:vertAlign w:val="superscript"/>
        </w:rPr>
        <w:t>-1</w:t>
      </w:r>
      <w:r w:rsidR="00FA5D74">
        <w:t xml:space="preserve"> </w:t>
      </w:r>
      <w:r w:rsidR="00500E82">
        <w:t>across the U.S</w:t>
      </w:r>
      <w:r>
        <w:t>.</w:t>
      </w:r>
      <w:r w:rsidR="00093C51">
        <w:t xml:space="preserve"> in 2019</w:t>
      </w:r>
      <w:r w:rsidR="004D36D7">
        <w:t xml:space="preserve"> </w:t>
      </w:r>
      <w:r w:rsidR="00950A25">
        <w:fldChar w:fldCharType="begin"/>
      </w:r>
      <w:r w:rsidR="00950A25">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950A25">
        <w:fldChar w:fldCharType="separate"/>
      </w:r>
      <w:r w:rsidR="00950A25">
        <w:rPr>
          <w:noProof/>
        </w:rPr>
        <w:t>(EPA GHGRP, 2019)</w:t>
      </w:r>
      <w:r w:rsidR="00950A25">
        <w:fldChar w:fldCharType="end"/>
      </w:r>
      <w:r w:rsidR="0070694F">
        <w:t xml:space="preserve">, </w:t>
      </w:r>
      <w:r w:rsidR="00950A25">
        <w:t xml:space="preserve">over </w:t>
      </w:r>
      <w:r w:rsidR="007463E0">
        <w:t xml:space="preserve">500 of </w:t>
      </w:r>
      <w:r w:rsidR="0070694F">
        <w:t>which</w:t>
      </w:r>
      <w:r w:rsidR="007463E0">
        <w:t xml:space="preserve"> </w:t>
      </w:r>
      <w:r w:rsidR="00093C51">
        <w:t>had</w:t>
      </w:r>
      <w:r w:rsidR="007463E0">
        <w:t xml:space="preserve"> gas recovery systems </w:t>
      </w:r>
      <w:r w:rsidR="00950A25">
        <w:fldChar w:fldCharType="begin"/>
      </w:r>
      <w:r w:rsidR="00950A25">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950A25">
        <w:fldChar w:fldCharType="separate"/>
      </w:r>
      <w:r w:rsidR="00950A25">
        <w:rPr>
          <w:noProof/>
        </w:rPr>
        <w:t>(EPA LMOP, 2019)</w:t>
      </w:r>
      <w:r w:rsidR="00950A25">
        <w:fldChar w:fldCharType="end"/>
      </w:r>
      <w:r w:rsidR="007463E0">
        <w:t xml:space="preserve">. </w:t>
      </w:r>
      <w:r w:rsidR="00FA5D74">
        <w:t>GHGRP m</w:t>
      </w:r>
      <w:r w:rsidR="009B2BF9">
        <w:t xml:space="preserve">ethane emissions </w:t>
      </w:r>
      <w:r w:rsidR="00FA5D74">
        <w:t xml:space="preserve">can be estimated </w:t>
      </w:r>
      <w:r w:rsidR="009B2BF9">
        <w:t>with</w:t>
      </w:r>
      <w:r w:rsidR="001572D6">
        <w:t xml:space="preserve"> two of</w:t>
      </w:r>
      <w:r w:rsidR="009B2BF9">
        <w:t xml:space="preserve"> four </w:t>
      </w:r>
      <w:r w:rsidR="001572D6">
        <w:t xml:space="preserve">methods depending on whether gas </w:t>
      </w:r>
      <w:r w:rsidR="0070694F">
        <w:t xml:space="preserve">is </w:t>
      </w:r>
      <w:r w:rsidR="001572D6">
        <w:t>collect</w:t>
      </w:r>
      <w:r w:rsidR="0070694F">
        <w:t>ed</w:t>
      </w:r>
      <w:r w:rsidR="009B2BF9">
        <w:t xml:space="preserve">. </w:t>
      </w:r>
      <w:r w:rsidR="007F155A">
        <w:t>Landfills without gas collection</w:t>
      </w:r>
      <w:r w:rsidR="00172438">
        <w:t xml:space="preserve"> </w:t>
      </w:r>
      <w:r w:rsidR="00FA5D74">
        <w:t>estimate</w:t>
      </w:r>
      <w:r w:rsidR="007F155A">
        <w:t xml:space="preserve"> emissions based on landfill attributes </w:t>
      </w:r>
      <w:r w:rsidR="00FA5D74">
        <w:t xml:space="preserve">and the </w:t>
      </w:r>
      <w:r w:rsidR="00172438">
        <w:t xml:space="preserve">GHGI </w:t>
      </w:r>
      <w:r w:rsidR="007F155A">
        <w:t>first</w:t>
      </w:r>
      <w:r w:rsidR="00E7379F">
        <w:t>-</w:t>
      </w:r>
      <w:r w:rsidR="007F155A">
        <w:t>order decay model. Landfills with gas collection must use one of these methods in addition to a back</w:t>
      </w:r>
      <w:r w:rsidR="00333FA4">
        <w:t>-</w:t>
      </w:r>
      <w:r w:rsidR="007F155A">
        <w:t>calculation approach</w:t>
      </w:r>
      <w:r w:rsidR="009C3CFA">
        <w:t xml:space="preserve"> </w:t>
      </w:r>
      <w:r w:rsidR="009C3CFA">
        <w:fldChar w:fldCharType="begin"/>
      </w:r>
      <w:r w:rsidR="009C3CFA">
        <w:instrText xml:space="preserve"> ADDIN ZOTERO_ITEM CSL_CITATION {"citationID":"s6hmnrKD","properties":{"formattedCitation":"(40 CFR Part 98 Subpart HH \\uc0\\u167{} 98.343, n.d.)","plainCitation":"(40 CFR Part 98 Subpart HH § 98.343, n.d.)","dontUpdate":true,"noteIndex":0},"citationItems":[{"id":429,"uris":["http://zotero.org/users/9726796/items/IN8D78H5"],"itemData":{"id":429,"type":"legislation","title":"Calculating GHG emissions","URL":"https://www.ecfr.gov/current/title-40/chapter-I/subchapter-C/part-98/subpart-HH","author":[{"family":"40 CFR Part 98 Subpart HH § 98.343","given":""}]},"label":"page"}],"schema":"https://github.com/citation-style-language/schema/raw/master/csl-citation.json"} </w:instrText>
      </w:r>
      <w:r w:rsidR="009C3CFA">
        <w:fldChar w:fldCharType="separate"/>
      </w:r>
      <w:r w:rsidR="009C3CFA" w:rsidRPr="004F5918">
        <w:t>(40 CFR Part 98 Subpart HH § 98.343)</w:t>
      </w:r>
      <w:r w:rsidR="009C3CFA">
        <w:fldChar w:fldCharType="end"/>
      </w:r>
      <w:r w:rsidR="007F155A">
        <w:t xml:space="preserve">. </w:t>
      </w:r>
      <w:r w:rsidR="00333FA4">
        <w:t>T</w:t>
      </w:r>
      <w:r w:rsidR="009B2BF9">
        <w:t xml:space="preserve">hes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4063C583" w:rsidR="00B210C3" w:rsidRDefault="00176FC4" w:rsidP="00ED167E">
      <w:r>
        <w:t xml:space="preserve">We </w:t>
      </w:r>
      <w:r w:rsidR="00E7379F">
        <w:t>compare</w:t>
      </w:r>
      <w:r w:rsidR="00203C40">
        <w:t xml:space="preserve"> our </w:t>
      </w:r>
      <w:r w:rsidR="00E267D4">
        <w:t xml:space="preserve">posterior </w:t>
      </w:r>
      <w:r w:rsidR="00203C40">
        <w:t xml:space="preserve">landfill emissions to 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9C3CFA">
        <w:t>5</w:t>
      </w:r>
      <w:r w:rsidR="00B17E55">
        <w:t xml:space="preserve"> shows the posterior emissions and corrections to 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43966">
        <w:rPr>
          <w:color w:val="000000" w:themeColor="text1"/>
        </w:rPr>
        <w:t xml:space="preserve"> and</w:t>
      </w:r>
      <w:r w:rsidR="009C3CFA">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9C3CFA">
        <w:rPr>
          <w:color w:val="000000" w:themeColor="text1"/>
        </w:rPr>
        <w:t>.</w:t>
      </w:r>
    </w:p>
    <w:p w14:paraId="17760718" w14:textId="77777777" w:rsidR="0009254E" w:rsidRPr="0009254E" w:rsidRDefault="0009254E" w:rsidP="00ED167E"/>
    <w:p w14:paraId="1B139402" w14:textId="75DBB47B"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 xml:space="preserve">estimates </w:t>
      </w:r>
      <w:r w:rsidR="00D01F0A" w:rsidRPr="003B1741">
        <w:rPr>
          <w:color w:val="000000" w:themeColor="text1"/>
        </w:rPr>
        <w:t xml:space="preserve">fo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B43966">
        <w:rPr>
          <w:color w:val="000000" w:themeColor="text1"/>
        </w:rPr>
        <w:t>5</w:t>
      </w:r>
      <w:r w:rsidR="002B02AB" w:rsidRPr="003B1741">
        <w:rPr>
          <w:color w:val="000000" w:themeColor="text1"/>
        </w:rPr>
        <w:t xml:space="preserve">. </w:t>
      </w:r>
      <w:r w:rsidR="008C5D31" w:rsidRPr="003B1741">
        <w:rPr>
          <w:color w:val="000000" w:themeColor="text1"/>
        </w:rPr>
        <w:t xml:space="preserve">W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B029CD">
        <w:rPr>
          <w:color w:val="000000" w:themeColor="text1"/>
        </w:rPr>
        <w:t>5</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F45643">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andfill began construction on a large landfill gas facility in 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emissions from which were not captured by the 2011 aircraft </w:t>
      </w:r>
      <w:r w:rsidR="000A0B9F" w:rsidRPr="003B1741">
        <w:rPr>
          <w:color w:val="000000" w:themeColor="text1"/>
        </w:rPr>
        <w:t>campaign</w:t>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9C3CFA">
        <w:rPr>
          <w:color w:val="000000" w:themeColor="text1"/>
        </w:rPr>
        <w:t xml:space="preserve">2019 </w:t>
      </w:r>
      <w:r w:rsidR="003B1741" w:rsidRPr="00391BC3">
        <w:rPr>
          <w:color w:val="000000" w:themeColor="text1"/>
        </w:rPr>
        <w:t>emissions</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 xml:space="preserve">therefore misallocat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1794F920" w:rsidR="004E3E30" w:rsidRDefault="00906A1B" w:rsidP="00172438">
      <w:pPr>
        <w:rPr>
          <w:color w:val="FF0000"/>
        </w:rPr>
      </w:pPr>
      <w:r>
        <w:t>We find mean facility emissions of</w:t>
      </w:r>
      <w:r w:rsidR="00096FEF">
        <w:t xml:space="preserve"> </w:t>
      </w:r>
      <w:r w:rsidR="00E85C1A">
        <w:t>13</w:t>
      </w:r>
      <w:r w:rsidR="00096FEF">
        <w:t xml:space="preserve"> Gg</w:t>
      </w:r>
      <w:r w:rsidR="00096FEF" w:rsidRPr="00C01462">
        <w:t xml:space="preserve"> a</w:t>
      </w:r>
      <w:r w:rsidR="00096FEF" w:rsidRPr="00C01462">
        <w:rPr>
          <w:vertAlign w:val="superscript"/>
        </w:rPr>
        <w:t>-1</w:t>
      </w:r>
      <w:r>
        <w:t xml:space="preserve"> compared 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s</w:t>
      </w:r>
      <w:r w:rsidR="009C3CFA">
        <w:t xml:space="preserve">, 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p>
    <w:p w14:paraId="0138DB85" w14:textId="77777777" w:rsidR="004E3E30" w:rsidRDefault="004E3E30" w:rsidP="00172438">
      <w:pPr>
        <w:rPr>
          <w:color w:val="FF0000"/>
        </w:rPr>
      </w:pPr>
    </w:p>
    <w:p w14:paraId="55F4FC6D" w14:textId="61D8CC57" w:rsidR="00172438" w:rsidRPr="004E3E30" w:rsidRDefault="005C42C4" w:rsidP="00172438">
      <w:pPr>
        <w:rPr>
          <w:color w:val="FF0000"/>
        </w:rPr>
      </w:pPr>
      <w:r>
        <w:t xml:space="preserve">For the </w:t>
      </w:r>
      <w:r w:rsidR="003252FF">
        <w:t>38</w:t>
      </w:r>
      <w:r w:rsidR="00E85C1A">
        <w:t xml:space="preserve"> </w:t>
      </w:r>
      <w:r>
        <w:t xml:space="preserve">facilities that recover gas, we </w:t>
      </w:r>
      <w:r w:rsidR="002A1A35">
        <w:t>use</w:t>
      </w:r>
      <w:r w:rsidR="000B4C5D">
        <w:t xml:space="preserve"> avoided methane emissions</w:t>
      </w:r>
      <w:r w:rsidR="00D27072">
        <w:t xml:space="preserve"> </w:t>
      </w:r>
      <w:r w:rsidR="0099618B">
        <w:t xml:space="preserve">calculated from the volume of recovered gas 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1B31E4">
        <w:t>that does not depend</w:t>
      </w:r>
      <w:r w:rsidR="00E56C71">
        <w:t xml:space="preserve"> o</w:t>
      </w:r>
      <w:r w:rsidR="001B31E4">
        <w:t>n</w:t>
      </w:r>
      <w:r w:rsidR="00E56C71">
        <w:t xml:space="preserve"> facility size</w:t>
      </w:r>
      <w:r w:rsidR="001B31E4">
        <w:t xml:space="preserve"> but improves slightly for facilities constructed within the last decade (R</w:t>
      </w:r>
      <w:r w:rsidR="001B31E4" w:rsidRPr="00C66686">
        <w:rPr>
          <w:vertAlign w:val="superscript"/>
        </w:rPr>
        <w:t>2</w:t>
      </w:r>
      <w:r w:rsidR="001B31E4">
        <w:t xml:space="preserve"> = 0.31)</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9618B">
        <w:t xml:space="preserve"> </w:t>
      </w:r>
      <w:fldSimple w:instr=" ADDIN ZOTERO_TEMP ">
        <w:r w:rsidR="0099618B">
          <w:rPr>
            <w:noProof/>
          </w:rPr>
          <w:t>(EPA, 2022a)</w:t>
        </w:r>
      </w:fldSimple>
      <w:r w:rsidR="00DD3738">
        <w:t>.</w:t>
      </w:r>
      <w:r>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0EA114B4" w14:textId="77777777" w:rsidR="00B029CD"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 xml:space="preserve">Three of these nine </w:t>
      </w:r>
      <w:r w:rsidR="00AE2CE5">
        <w:t xml:space="preserve">facilities experienced significant operational changes in the last decade. </w:t>
      </w:r>
      <w:r w:rsidR="000330CF">
        <w:t xml:space="preserve">The </w:t>
      </w:r>
      <w:r w:rsidR="00AE2CE5">
        <w:t xml:space="preserve">South Shelby </w:t>
      </w:r>
      <w:r w:rsidR="00EC67B9">
        <w:t>(</w:t>
      </w:r>
      <w:r w:rsidR="00B029CD">
        <w:t xml:space="preserve">landfill </w:t>
      </w:r>
      <w:r w:rsidR="00EC67B9">
        <w:t>2</w:t>
      </w:r>
      <w:r w:rsidR="00B029CD">
        <w:t xml:space="preserve"> in Figure 5</w:t>
      </w:r>
      <w:r w:rsidR="00EC67B9">
        <w:t xml:space="preserve">) </w:t>
      </w:r>
      <w:r w:rsidR="00AE2CE5">
        <w:t>and South Side</w:t>
      </w:r>
      <w:r w:rsidR="00EC67B9">
        <w:t xml:space="preserve"> (3)</w:t>
      </w:r>
      <w:r w:rsidR="00AE2CE5">
        <w:t xml:space="preserve"> Landfills </w:t>
      </w:r>
      <w:r w:rsidR="00B029CD">
        <w:t>constructed</w:t>
      </w:r>
      <w:r w:rsidR="00AE2CE5">
        <w:t xml:space="preserve">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from gas infrastructure development may be large</w:t>
      </w:r>
      <w:r w:rsidR="00EC67B9">
        <w:t>.</w:t>
      </w:r>
      <w:r w:rsidR="00B029CD">
        <w:t xml:space="preserve"> T</w:t>
      </w:r>
      <w:r w:rsidR="00AE2CE5">
        <w:t>he City of Dothan Sanitary Landfill (</w:t>
      </w:r>
      <w:r w:rsidR="00EC67B9">
        <w:t>6</w:t>
      </w:r>
      <w:r w:rsidR="00AE2CE5">
        <w:t xml:space="preserve">) has been full since 2014 </w:t>
      </w:r>
      <w:r w:rsidR="000319D9">
        <w:fldChar w:fldCharType="begin"/>
      </w:r>
      <w:r w:rsidR="000319D9">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 xml:space="preserve">that </w:t>
      </w:r>
      <w:r w:rsidR="00B029CD">
        <w:t>the</w:t>
      </w:r>
      <w:r w:rsidR="00AE2CE5">
        <w:t xml:space="preserve"> first order decay model is inadequate to</w:t>
      </w:r>
      <w:r w:rsidR="00EC67B9">
        <w:t xml:space="preserve"> reproduce </w:t>
      </w:r>
      <w:r w:rsidR="00AE2CE5">
        <w:t>methane emissions over time</w:t>
      </w:r>
      <w:r w:rsidR="00EC67B9">
        <w:t>.</w:t>
      </w:r>
      <w:r w:rsidR="00C95F3F">
        <w:t xml:space="preserve"> </w:t>
      </w:r>
      <w:r w:rsidR="000330CF">
        <w:t xml:space="preserve">We also find a </w:t>
      </w:r>
      <w:r w:rsidR="00906A1B">
        <w:t xml:space="preserve">history of air quality </w:t>
      </w:r>
      <w:r w:rsidR="00080551">
        <w:t xml:space="preserve">and </w:t>
      </w:r>
      <w:r w:rsidR="00906A1B">
        <w:t>landfill standard</w:t>
      </w:r>
      <w:r w:rsidR="00C03412">
        <w:t xml:space="preserve"> violations</w:t>
      </w:r>
      <w:r w:rsidR="000330CF">
        <w:t xml:space="preserve"> at these 34 facilities</w:t>
      </w:r>
      <w:r w:rsidR="00906A1B">
        <w:t xml:space="preserve">. </w:t>
      </w:r>
      <w:r w:rsidR="00C03412">
        <w:t>At</w:t>
      </w:r>
      <w:r w:rsidR="00906A1B">
        <w:t xml:space="preserve"> the West Miramar Sanitary Landfill </w:t>
      </w:r>
      <w:r w:rsidR="00BE3287">
        <w:t>(</w:t>
      </w:r>
      <w:r w:rsidR="000330CF">
        <w:t>b</w:t>
      </w:r>
      <w:r w:rsidR="00BE3287">
        <w:t>)</w:t>
      </w:r>
      <w:r w:rsidR="00C03412">
        <w:t xml:space="preserve">, </w:t>
      </w:r>
      <w:r w:rsidR="00B029CD">
        <w:t xml:space="preserve">a leak emitting </w:t>
      </w:r>
      <w:r w:rsidR="0028067E">
        <w:t>8662 ppm</w:t>
      </w:r>
      <w:r w:rsidR="00DE69E1">
        <w:t xml:space="preserve"> methane</w:t>
      </w:r>
      <w:r w:rsidR="0028067E">
        <w:t xml:space="preserve"> w</w:t>
      </w:r>
      <w:r w:rsidR="00DE69E1">
        <w:t>as</w:t>
      </w:r>
      <w:r w:rsidR="0028067E">
        <w:t xml:space="preserve"> recorded</w:t>
      </w:r>
      <w:r w:rsidR="00DE69E1">
        <w:t xml:space="preserve"> </w:t>
      </w:r>
      <w:r w:rsidR="00B029CD">
        <w:t xml:space="preserve">in </w:t>
      </w:r>
      <w:r w:rsidR="00C03412">
        <w:t>November 2019</w:t>
      </w:r>
      <w:r w:rsidR="000330CF">
        <w:t xml:space="preserve"> </w:t>
      </w:r>
      <w:r w:rsidR="00DB29D4">
        <w:fldChar w:fldCharType="begin"/>
      </w:r>
      <w:r w:rsidR="00983C1F">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69629D">
        <w:t>.</w:t>
      </w:r>
      <w:r w:rsidR="000330CF">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B029CD">
        <w:t>.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3375A2A1" w14:textId="77777777" w:rsidR="00B029CD" w:rsidRDefault="00B029CD" w:rsidP="002031BC"/>
    <w:p w14:paraId="768FB162" w14:textId="54A4058C"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that </w:t>
      </w:r>
      <w:r w:rsidR="00DE69E1">
        <w:t>impl</w:t>
      </w:r>
      <w:r w:rsidR="00D65D03">
        <w:t>y</w:t>
      </w:r>
      <w:r w:rsidR="00C90FF0">
        <w:t xml:space="preserve"> change</w:t>
      </w:r>
      <w:r w:rsidR="00DE69E1">
        <w:t>s</w:t>
      </w:r>
      <w:r w:rsidR="00C90FF0">
        <w:t xml:space="preserve"> in methodology. </w:t>
      </w:r>
      <w:r w:rsidR="0069629D">
        <w:t>T</w:t>
      </w:r>
      <w:r w:rsidR="00C90FF0">
        <w:t xml:space="preserve">he updated </w:t>
      </w:r>
      <w:r>
        <w:t xml:space="preserve">estimates </w:t>
      </w:r>
      <w:r w:rsidR="00C90FF0">
        <w:t xml:space="preserve">are statistically consistent with our </w:t>
      </w:r>
      <w:r>
        <w:t>posterior</w:t>
      </w:r>
      <w:r w:rsidR="00C90FF0">
        <w:t xml:space="preserve"> emissions</w:t>
      </w:r>
      <w:r w:rsidR="0069629D">
        <w:t xml:space="preserve"> in two cases and</w:t>
      </w:r>
      <w:r>
        <w:t xml:space="preserve"> within 30% of </w:t>
      </w:r>
      <w:r w:rsidR="0069629D">
        <w:t>our posterior emissions in the third case</w:t>
      </w:r>
      <w:r>
        <w:t>.</w:t>
      </w:r>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State emission</w:t>
      </w:r>
      <w:r w:rsidR="0005208E">
        <w:rPr>
          <w:b/>
          <w:bCs/>
        </w:rPr>
        <w:t>s</w:t>
      </w:r>
    </w:p>
    <w:p w14:paraId="223F4C1B" w14:textId="5FD5F36F" w:rsidR="007E4136" w:rsidRDefault="008A29FE">
      <w:r>
        <w:lastRenderedPageBreak/>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80551">
        <w:t xml:space="preserve">EPA uses the </w:t>
      </w:r>
      <w:r w:rsidR="00237C52">
        <w:t xml:space="preserve">same methods </w:t>
      </w:r>
      <w:r w:rsidR="00080551">
        <w:t>to partition emissions to states as in the national estimate</w:t>
      </w:r>
      <w:r w:rsidR="00237C52">
        <w:t xml:space="preserve"> </w:t>
      </w:r>
      <w:r w:rsidR="00B52086">
        <w:t xml:space="preserve">so that </w:t>
      </w:r>
      <w:r w:rsidR="00237C52">
        <w:t>the total emissions are the same in both</w:t>
      </w:r>
      <w:r w:rsidR="00080551">
        <w:t xml:space="preserve"> inventories</w:t>
      </w:r>
      <w:r w:rsidR="00237C52">
        <w:t xml:space="preserve">. </w:t>
      </w:r>
      <w:r w:rsidR="00080551">
        <w:t>Thes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t</w:t>
      </w:r>
      <w:r w:rsidR="003729C8">
        <w:t xml:space="preserve"> in 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xml:space="preserve">. Of these, we find that eight produce a methane </w:t>
      </w:r>
      <w:r w:rsidR="0084023E">
        <w:t>emission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663357F0"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gridded posterior </w:t>
      </w:r>
      <w:r w:rsidR="0084023E">
        <w:t>emission estimate</w:t>
      </w:r>
      <w:r w:rsidR="00080551">
        <w:t>s</w:t>
      </w:r>
      <w:r w:rsidR="00080551" w:rsidRPr="00C01462">
        <w:t xml:space="preserve">, excluding offshore emissions, </w:t>
      </w:r>
      <w:r w:rsidR="00F83042" w:rsidRPr="00C01462">
        <w:t>to each of the 48 states</w:t>
      </w:r>
      <w:r w:rsidR="00BA4A05" w:rsidRPr="00C01462">
        <w:t xml:space="preserve"> </w:t>
      </w:r>
      <w:r w:rsidR="00CE2FF6">
        <w:t xml:space="preserve">in CONUS </w:t>
      </w:r>
      <w:r w:rsidR="00BA4A05" w:rsidRPr="00C01462">
        <w:t xml:space="preserve">as described in </w:t>
      </w:r>
      <w:r w:rsidR="005E4B4C">
        <w:t>Section</w:t>
      </w:r>
      <w:r w:rsidR="00BA4A05" w:rsidRPr="00C01462">
        <w:t xml:space="preserve"> 2.8</w:t>
      </w:r>
      <w:r w:rsidR="003936D6">
        <w:t xml:space="preserve"> and compare the results </w:t>
      </w:r>
      <w:r w:rsidR="005A5EEC">
        <w:t xml:space="preserve">to </w:t>
      </w:r>
      <w:r w:rsidR="003936D6">
        <w:t>the</w:t>
      </w:r>
      <w:r w:rsidR="00D82735">
        <w:t xml:space="preserve"> </w:t>
      </w:r>
      <w:r w:rsidR="00C62B77">
        <w:t>GHGI</w:t>
      </w:r>
      <w:r w:rsidR="001F7401">
        <w:t xml:space="preserve"> and </w:t>
      </w:r>
      <w:r w:rsidR="005A5EEC">
        <w:t xml:space="preserve">to </w:t>
      </w:r>
      <w:r w:rsidR="001F7401">
        <w:t>inventories prepared by state governments</w:t>
      </w:r>
      <w:r w:rsidR="003936D6">
        <w:t xml:space="preserve">. </w:t>
      </w:r>
      <w:r w:rsidR="00E216A3" w:rsidRPr="00C01462">
        <w:t xml:space="preserve">Figure </w:t>
      </w:r>
      <w:r w:rsidR="002A6E8B">
        <w:t>6</w:t>
      </w:r>
      <w:r w:rsidR="00E216A3" w:rsidRPr="00C01462">
        <w:t xml:space="preserve"> shows </w:t>
      </w:r>
      <w:r w:rsidR="00D65D03">
        <w:t>the result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C57F30">
        <w:t xml:space="preserve"> and</w:t>
      </w:r>
      <w:r w:rsidR="002A6E8B">
        <w:t xml:space="preserve"> </w:t>
      </w:r>
      <w:r w:rsidR="002A5C66">
        <w:t>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8A29FE" w:rsidRPr="00FE055D">
        <w:rPr>
          <w:color w:val="000000" w:themeColor="text1"/>
        </w:rPr>
        <w:t xml:space="preserve">. </w:t>
      </w:r>
      <w:r w:rsidR="00D17AC2">
        <w:t xml:space="preserve">Our state emissions are on average </w:t>
      </w:r>
      <w:r w:rsidR="0026566F">
        <w:t>10</w:t>
      </w:r>
      <w:r w:rsidR="00D17AC2">
        <w:t xml:space="preserve">% larger than the GHGI estimates and </w:t>
      </w:r>
      <w:r w:rsidR="0026566F">
        <w:t>34</w:t>
      </w:r>
      <w:r w:rsidR="00D17AC2">
        <w:t xml:space="preserve">% larger in the top 10-methane producing states, which </w:t>
      </w:r>
      <w:r w:rsidR="002A5C66">
        <w:t>produce</w:t>
      </w:r>
      <w:r w:rsidR="00D17AC2">
        <w:t xml:space="preserve"> 55% of </w:t>
      </w:r>
      <w:r w:rsidR="002A5C66">
        <w:t xml:space="preserve">CONUS </w:t>
      </w:r>
      <w:r w:rsidR="00D17AC2">
        <w:t xml:space="preserve">posterior emissions. </w:t>
      </w:r>
      <w:r w:rsidR="000A3EE9">
        <w:t>O</w:t>
      </w:r>
      <w:r w:rsidR="00012B5D">
        <w:t>il and gas</w:t>
      </w:r>
      <w:r w:rsidR="008A29FE">
        <w:t xml:space="preserve"> </w:t>
      </w:r>
      <w:r w:rsidR="006C4083">
        <w:t xml:space="preserve">emissions </w:t>
      </w:r>
      <w:r w:rsidR="0017360D">
        <w:t xml:space="preserve">on average </w:t>
      </w:r>
      <w:r w:rsidR="006C4083">
        <w:t>g</w:t>
      </w:r>
      <w:r w:rsidR="00BD1C7B">
        <w:t>enerat</w:t>
      </w:r>
      <w:r w:rsidR="002A5C66">
        <w:t>e</w:t>
      </w:r>
      <w:r w:rsidR="00BD1C7B">
        <w:t xml:space="preserve"> </w:t>
      </w:r>
      <w:r w:rsidR="0080425D">
        <w:t>37</w:t>
      </w:r>
      <w:r w:rsidR="000133A5" w:rsidRPr="00C01462">
        <w:t xml:space="preserve">% of posterior emissions and </w:t>
      </w:r>
      <w:r w:rsidR="000133A5">
        <w:t>4</w:t>
      </w:r>
      <w:r w:rsidR="00D17AC2">
        <w:t>6</w:t>
      </w:r>
      <w:r w:rsidR="000133A5" w:rsidRPr="00C01462">
        <w:t>% of the observed increase</w:t>
      </w:r>
      <w:r w:rsidR="00FC303C">
        <w:t xml:space="preserve"> relative to the GHGI</w:t>
      </w:r>
      <w:r w:rsidR="002A5C66">
        <w:t xml:space="preserve"> in these 10 states</w:t>
      </w:r>
      <w:r w:rsidR="000133A5" w:rsidRPr="00C01462">
        <w:t>.</w:t>
      </w:r>
      <w:r w:rsidR="000133A5">
        <w:t xml:space="preserve"> </w:t>
      </w:r>
      <w:r w:rsidR="000A3EE9">
        <w:t xml:space="preserve">In Texas, New Mexico, Louisiana, and Oklahoma, </w:t>
      </w:r>
      <w:r w:rsidR="006A49B3">
        <w:t xml:space="preserve">the </w:t>
      </w:r>
      <w:r w:rsidR="000A3EE9">
        <w:t xml:space="preserve">oil and gas </w:t>
      </w:r>
      <w:r w:rsidR="006A49B3">
        <w:t xml:space="preserve">sector </w:t>
      </w:r>
      <w:proofErr w:type="gramStart"/>
      <w:r w:rsidR="000A3EE9">
        <w:t>explain</w:t>
      </w:r>
      <w:r w:rsidR="006A49B3">
        <w:t>s</w:t>
      </w:r>
      <w:proofErr w:type="gramEnd"/>
      <w:r w:rsidR="000A3EE9">
        <w:t xml:space="preserve"> more than </w:t>
      </w:r>
      <w:r w:rsidR="00B935EB">
        <w:t>60%</w:t>
      </w:r>
      <w:r w:rsidR="000A3EE9">
        <w:t xml:space="preserve"> of </w:t>
      </w:r>
      <w:r w:rsidR="00B935EB">
        <w:t>each state’s</w:t>
      </w:r>
      <w:r w:rsidR="000A3EE9">
        <w:t xml:space="preserve"> posterior emissions</w:t>
      </w:r>
      <w:r w:rsidR="006A49B3">
        <w:t xml:space="preserve">, with emissions increases concentrated in </w:t>
      </w:r>
      <w:r w:rsidR="00CE06C1">
        <w:t xml:space="preserve">the Permian </w:t>
      </w:r>
      <w:r w:rsidR="00C941DC">
        <w:t>Basin</w:t>
      </w:r>
      <w:r w:rsidR="00CE06C1">
        <w:t>, the Haynesville Shale, and the Anadarko Shale</w:t>
      </w:r>
      <w:r w:rsidR="000A3EE9">
        <w:t>. Livestock and landfills also play a significant role</w:t>
      </w:r>
      <w:r w:rsidR="00B53EFE">
        <w:t xml:space="preserve"> in these states</w:t>
      </w:r>
      <w:r w:rsidR="000A3EE9">
        <w:t xml:space="preserve">. </w:t>
      </w:r>
      <w:r w:rsidR="005A5EEC">
        <w:t>E</w:t>
      </w:r>
      <w:r w:rsidR="000A3EE9">
        <w:t xml:space="preserve">missions in California and Iowa are dominated by the livestock sector, </w:t>
      </w:r>
      <w:r w:rsidR="005A5EEC">
        <w:t xml:space="preserve">with </w:t>
      </w:r>
      <w:r w:rsidR="00D31BDA">
        <w:t xml:space="preserve">much </w:t>
      </w:r>
      <w:r w:rsidR="005A5EEC">
        <w:t>of the observed increase</w:t>
      </w:r>
      <w:r w:rsidR="00D17AC2">
        <w:t xml:space="preserve"> relative to the GHGI</w:t>
      </w:r>
      <w:r w:rsidR="005A5EEC">
        <w:t xml:space="preserve"> attributed to </w:t>
      </w:r>
      <w:r w:rsidR="000A3EE9">
        <w:t xml:space="preserve">manure management </w:t>
      </w:r>
      <w:r w:rsidR="005A5EEC">
        <w:t xml:space="preserve">emissions </w:t>
      </w:r>
      <w:r w:rsidR="000A3EE9">
        <w:t>(</w:t>
      </w:r>
      <w:r w:rsidR="005E4B4C">
        <w:t>Section</w:t>
      </w:r>
      <w:r w:rsidR="000A3EE9">
        <w:t xml:space="preserve"> 3.1)</w:t>
      </w:r>
      <w:r w:rsidR="005A5EEC">
        <w:t>.</w:t>
      </w:r>
      <w:r w:rsidR="000A3EE9">
        <w:t xml:space="preserve"> Landfills </w:t>
      </w:r>
      <w:r w:rsidR="00E06F9B">
        <w:t xml:space="preserve">account for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by the GHGRP </w:t>
      </w:r>
      <w:r w:rsidR="008A29FE" w:rsidRPr="00685E57">
        <w:rPr>
          <w:color w:val="000000" w:themeColor="text1"/>
        </w:rPr>
        <w:t>in 2019</w:t>
      </w:r>
      <w:r w:rsidR="00B53EFE" w:rsidRPr="00685E57">
        <w:rPr>
          <w:color w:val="000000" w:themeColor="text1"/>
        </w:rPr>
        <w:t xml:space="preserve"> are located</w:t>
      </w:r>
      <w:r w:rsidR="00DB4368" w:rsidRPr="00685E57">
        <w:rPr>
          <w:color w:val="000000" w:themeColor="text1"/>
        </w:rPr>
        <w:t xml:space="preserve"> 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posterior emission decreases relative to the GHGI a</w:t>
      </w:r>
      <w:r w:rsidR="000133A5" w:rsidRPr="00C01462">
        <w:t>re found in coal-producing states</w:t>
      </w:r>
      <w:r w:rsidR="0089247D">
        <w:t>,</w:t>
      </w:r>
      <w:r w:rsidR="000133A5" w:rsidRPr="00C01462">
        <w:t xml:space="preserve"> including Wyoming, West Virginia</w:t>
      </w:r>
      <w:r w:rsidR="000133A5">
        <w:t>, and Pennsylvania.</w:t>
      </w:r>
    </w:p>
    <w:p w14:paraId="27C9EDD9" w14:textId="08B66132" w:rsidR="00EE56EB" w:rsidRDefault="00EE56EB" w:rsidP="00CD607F"/>
    <w:p w14:paraId="2D035776" w14:textId="52D538C6" w:rsidR="00BD1C7B" w:rsidRPr="002A6E8B" w:rsidRDefault="00EE56EB" w:rsidP="00CD607F">
      <w:r>
        <w:t xml:space="preserve">We consider in more detail Texas and California, which are responsible for </w:t>
      </w:r>
      <w:r w:rsidR="00E5420B">
        <w:t>21</w:t>
      </w:r>
      <w:r>
        <w:t>%</w:t>
      </w:r>
      <w:r w:rsidR="00E5420B">
        <w:t xml:space="preserve"> and </w:t>
      </w:r>
      <w:r w:rsidR="00C57F30">
        <w:t>7</w:t>
      </w:r>
      <w:r w:rsidR="00E5420B">
        <w:t>%</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rsidR="0017360D">
        <w:t>66</w:t>
      </w:r>
      <w:r>
        <w:t>% increase from the state GHGI</w:t>
      </w:r>
      <w:r w:rsidR="00B75DC6">
        <w:t xml:space="preserve"> estimate of 3.</w:t>
      </w:r>
      <w:r w:rsidR="0017360D">
        <w:t>8</w:t>
      </w:r>
      <w:r w:rsidR="00B75DC6">
        <w:t xml:space="preserve"> </w:t>
      </w:r>
      <w:proofErr w:type="spellStart"/>
      <w:r w:rsidR="00B75DC6" w:rsidRPr="00C01462">
        <w:t>Tg</w:t>
      </w:r>
      <w:proofErr w:type="spellEnd"/>
      <w:r w:rsidR="00B75DC6" w:rsidRPr="00C01462">
        <w:t xml:space="preserve"> a</w:t>
      </w:r>
      <w:r w:rsidR="00B75DC6" w:rsidRPr="00C01462">
        <w:rPr>
          <w:vertAlign w:val="superscript"/>
        </w:rPr>
        <w:t>-1</w:t>
      </w:r>
      <w:r w:rsidR="001F667A">
        <w:t>. This increase i</w:t>
      </w:r>
      <w:r w:rsidR="00CE06C1">
        <w:t xml:space="preserve">s attributed </w:t>
      </w:r>
      <w:r w:rsidR="00B75DC6">
        <w:t xml:space="preserve">almost entirely </w:t>
      </w:r>
      <w:r w:rsidR="00CE06C1">
        <w:t>to the</w:t>
      </w:r>
      <w:r w:rsidR="00E5420B">
        <w:t xml:space="preserve"> oil and gas </w:t>
      </w:r>
      <w:r w:rsidR="00CE06C1">
        <w:t>sector</w:t>
      </w:r>
      <w:r w:rsidR="001F667A">
        <w:t>, which</w:t>
      </w:r>
      <w:r w:rsidR="00B75DC6" w:rsidRPr="00C01462">
        <w:t xml:space="preserve"> account</w:t>
      </w:r>
      <w:r w:rsidR="001F667A">
        <w:t>s</w:t>
      </w:r>
      <w:r w:rsidR="00B75DC6" w:rsidRPr="00C01462">
        <w:t xml:space="preserve"> for</w:t>
      </w:r>
      <w:r w:rsidR="00B75DC6">
        <w:t xml:space="preserve"> 69% of posterior emissions compared to </w:t>
      </w:r>
      <w:r w:rsidR="0017360D">
        <w:t>55</w:t>
      </w:r>
      <w:r w:rsidR="00B75DC6">
        <w:t xml:space="preserve">% in the GHGI. </w:t>
      </w:r>
      <w:r w:rsidR="00F04732">
        <w:t>The Permian basin</w:t>
      </w:r>
      <w:r w:rsidR="00B75DC6">
        <w:t xml:space="preserve"> alone</w:t>
      </w:r>
      <w:r w:rsidR="00F04732">
        <w:t xml:space="preserve"> explains almost 40% of</w:t>
      </w:r>
      <w:r w:rsidR="00CE06C1">
        <w:t xml:space="preserve"> Texas’ posterior emissions.</w:t>
      </w:r>
      <w:r w:rsidR="002A6E8B">
        <w:t xml:space="preserve"> </w:t>
      </w:r>
      <w:r w:rsidR="002923A7">
        <w:t>In California, w</w:t>
      </w:r>
      <w:r w:rsidR="00B75DC6">
        <w:t xml:space="preserve">e find posterior emissions of </w:t>
      </w:r>
      <w:r>
        <w:t xml:space="preserve">2.1 (2.0 </w:t>
      </w:r>
      <w:r w:rsidR="0080425D">
        <w:t>-</w:t>
      </w:r>
      <w:r>
        <w:t xml:space="preserve"> 2.1)</w:t>
      </w:r>
      <w:r w:rsidRPr="00EE56EB">
        <w:t xml:space="preserve"> </w:t>
      </w:r>
      <w:proofErr w:type="spellStart"/>
      <w:r w:rsidRPr="00C01462">
        <w:t>Tg</w:t>
      </w:r>
      <w:proofErr w:type="spellEnd"/>
      <w:r w:rsidRPr="00C01462">
        <w:t xml:space="preserve"> a</w:t>
      </w:r>
      <w:r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 xml:space="preserve">Our posterior emissions </w:t>
      </w:r>
      <w:r w:rsidR="002A6E8B">
        <w:t>increase</w:t>
      </w:r>
      <w:r w:rsidR="00F00169">
        <w:t xml:space="preserve"> </w:t>
      </w:r>
      <w:r w:rsidR="00C57F30">
        <w:t>21</w:t>
      </w:r>
      <w:r w:rsidR="00F00169">
        <w:t>% from the GHGI</w:t>
      </w:r>
      <w:r w:rsidR="00D31BDA">
        <w:t xml:space="preserve"> estimate of 1.</w:t>
      </w:r>
      <w:r w:rsidR="002867D4">
        <w:t>7</w:t>
      </w:r>
      <w:r w:rsidR="00D31BDA">
        <w:t xml:space="preserve">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and </w:t>
      </w:r>
      <w:r w:rsidR="00F8467F">
        <w:t>32</w:t>
      </w:r>
      <w:r w:rsidR="000A4C03">
        <w:t xml:space="preserve">% from </w:t>
      </w:r>
      <w:r w:rsidR="002A6E8B">
        <w:t>an</w:t>
      </w:r>
      <w:r w:rsidR="000A4C03">
        <w:t xml:space="preserve"> independent estimate</w:t>
      </w:r>
      <w:r w:rsidR="00F00169">
        <w:t xml:space="preserve"> </w:t>
      </w:r>
      <w:r w:rsidR="002A6E8B">
        <w:t>produced by</w:t>
      </w:r>
      <w:r w:rsidR="000A4C03">
        <w:t xml:space="preserve">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 xml:space="preserve">Our posterior estimate is smaller than but consistent with </w:t>
      </w:r>
      <w:r w:rsidR="002A6E8B">
        <w:t xml:space="preserve">a value </w:t>
      </w:r>
      <w:r w:rsidR="00B5224E">
        <w:t>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w:t>
      </w:r>
      <w:r w:rsidR="00FA5CA8">
        <w:t xml:space="preserve">in general </w:t>
      </w:r>
      <w:r w:rsidR="000A4C03">
        <w:t>good agreement with the sectoral partitioning in the GHGI</w:t>
      </w:r>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 xml:space="preserve">our </w:t>
      </w:r>
      <w:r w:rsidR="000A4C03">
        <w:t>posterior</w:t>
      </w:r>
      <w:r w:rsidR="004F2D8E">
        <w:t xml:space="preserve"> estimate</w:t>
      </w:r>
      <w:r w:rsidR="000A4C03">
        <w:t xml:space="preserve">, </w:t>
      </w:r>
      <w:r w:rsidR="00FA5CA8">
        <w:t>45</w:t>
      </w:r>
      <w:r w:rsidR="000A4C03">
        <w:t xml:space="preserve">% in the GHGI,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w:t>
      </w:r>
      <w:r w:rsidR="00FA5CA8">
        <w:t>0</w:t>
      </w:r>
      <w:r w:rsidR="000A4C03">
        <w:t>%, 21%</w:t>
      </w:r>
      <w:r w:rsidR="00D5324F">
        <w:t xml:space="preserve">, and </w:t>
      </w:r>
      <w:r w:rsidR="007E5D8D">
        <w:t>19</w:t>
      </w:r>
      <w:r w:rsidR="00707A0F">
        <w:t>%</w:t>
      </w:r>
      <w:r w:rsidR="000A4C03">
        <w:t xml:space="preserve"> of emissions, respectively. We find slightly smaller relative contributions from oil and gas, which </w:t>
      </w:r>
      <w:r w:rsidR="00ED3208">
        <w:t>accounts</w:t>
      </w:r>
      <w:r w:rsidR="000A4C03">
        <w:t xml:space="preserve"> for 11% of emissions </w:t>
      </w:r>
      <w:r w:rsidR="004F2D8E">
        <w:t xml:space="preserve">in our posterior estimate </w:t>
      </w:r>
      <w:r w:rsidR="000A4C03">
        <w:t xml:space="preserve">compared to </w:t>
      </w:r>
      <w:r w:rsidR="00FA5CA8">
        <w:t>18</w:t>
      </w:r>
      <w:r w:rsidR="000A4C03">
        <w:t>%</w:t>
      </w:r>
      <w:r w:rsidR="00E35EC2">
        <w:t xml:space="preserve">, </w:t>
      </w:r>
      <w:r w:rsidR="000A4C03">
        <w:t>17%</w:t>
      </w:r>
      <w:r w:rsidR="00E35EC2">
        <w:t xml:space="preserve">, </w:t>
      </w:r>
      <w:r w:rsidR="00707A0F">
        <w:t xml:space="preserve">and </w:t>
      </w:r>
      <w:r w:rsidR="007E5D8D">
        <w:t>18</w:t>
      </w:r>
      <w:r w:rsidR="00E35EC2">
        <w:t>%</w:t>
      </w:r>
      <w:r w:rsidR="000A4C03">
        <w:t xml:space="preserve"> </w:t>
      </w:r>
      <w:r w:rsidR="00E35EC2">
        <w:t xml:space="preserve">in the </w:t>
      </w:r>
      <w:r w:rsidR="000A4C03">
        <w:t>GHGI</w:t>
      </w:r>
      <w:r w:rsidR="00E35EC2">
        <w:t xml:space="preserve">, </w:t>
      </w:r>
      <w:r w:rsidR="000A4C03">
        <w:t>the CARB inventory</w:t>
      </w:r>
      <w:r w:rsidR="00E35EC2">
        <w:t xml:space="preserve">, and </w:t>
      </w:r>
      <w:proofErr w:type="spellStart"/>
      <w:r w:rsidR="00E35EC2">
        <w:t>Jeong</w:t>
      </w:r>
      <w:proofErr w:type="spellEnd"/>
      <w:r w:rsidR="00E35EC2">
        <w:t xml:space="preserve"> et al. </w:t>
      </w:r>
      <w:r w:rsidR="00FE055D">
        <w:fldChar w:fldCharType="begin"/>
      </w:r>
      <w:r w:rsidR="00FE055D">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E35EC2">
        <w:t>,</w:t>
      </w:r>
      <w:r w:rsidR="000A4C03">
        <w:t xml:space="preserve"> respectively.</w:t>
      </w:r>
      <w:r w:rsidR="00DA5875">
        <w:t xml:space="preserve"> This partitioning differs from that found </w:t>
      </w:r>
      <w:r w:rsidR="00DA5875">
        <w:lastRenderedPageBreak/>
        <w:t>in</w:t>
      </w:r>
      <w:r w:rsidR="002923A7">
        <w:t xml:space="preserve"> an inversion of the 2010 </w:t>
      </w:r>
      <w:proofErr w:type="spellStart"/>
      <w:r w:rsidR="002923A7">
        <w:t>CalNex</w:t>
      </w:r>
      <w:proofErr w:type="spellEnd"/>
      <w:r w:rsidR="00DA5875">
        <w:t xml:space="preserve"> </w:t>
      </w:r>
      <w:r w:rsidR="002923A7">
        <w:t>aircraft campaign</w:t>
      </w:r>
      <w:r w:rsidR="00ED3208">
        <w:t xml:space="preserve"> observations</w:t>
      </w:r>
      <w:r w:rsidR="00DA5875">
        <w:t>, where 30% of emissions were attributed to livestock, 38% to landfills, and 22% to oil and gas</w:t>
      </w:r>
      <w:r w:rsidR="002923A7">
        <w:t xml:space="preserve"> </w:t>
      </w:r>
      <w:r w:rsidR="00FE055D">
        <w:fldChar w:fldCharType="begin"/>
      </w:r>
      <w:r w:rsidR="00FE055D">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FE055D">
        <w:fldChar w:fldCharType="separate"/>
      </w:r>
      <w:r w:rsidR="00FE055D">
        <w:rPr>
          <w:noProof/>
        </w:rPr>
        <w:t>(Wecht et al., 2014b)</w:t>
      </w:r>
      <w:r w:rsidR="00FE055D">
        <w:fldChar w:fldCharType="end"/>
      </w:r>
      <w:r w:rsidR="00FE055D">
        <w:t>.</w:t>
      </w:r>
    </w:p>
    <w:p w14:paraId="5AB42E13" w14:textId="77777777" w:rsidR="001C0ED0" w:rsidRDefault="001C0ED0" w:rsidP="00CD607F"/>
    <w:p w14:paraId="09B2FBF5" w14:textId="5E6DC1BE"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9C72B8">
        <w:t>have a strong constraint from</w:t>
      </w:r>
      <w:r w:rsidRPr="00C01462">
        <w:t xml:space="preserve"> the observing system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Dismukes, 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w:t>
      </w:r>
      <w:r w:rsidR="005E4B4C">
        <w:t>Section</w:t>
      </w:r>
      <w:r w:rsidR="00F8609B">
        <w:t xml:space="preserve">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46EC389C"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Numerous cities</w:t>
      </w:r>
      <w:r w:rsidR="009C72B8">
        <w:t>,</w:t>
      </w:r>
      <w:r w:rsidR="00771467">
        <w:t xml:space="preserve"> </w:t>
      </w:r>
      <w:r w:rsidR="00D30521">
        <w:t xml:space="preserve">including New York City, </w:t>
      </w:r>
      <w:r w:rsidR="004432BB">
        <w:t xml:space="preserve">Los Angeles, and </w:t>
      </w:r>
      <w:r w:rsidR="00D30521">
        <w:t>Philadelphia</w:t>
      </w:r>
      <w:r w:rsidR="009C72B8">
        <w:t>,</w:t>
      </w:r>
      <w:r w:rsidR="00D30521">
        <w:t xml:space="preserve"> </w:t>
      </w:r>
      <w:r w:rsidR="00771467">
        <w:t xml:space="preserve">are working toward </w:t>
      </w:r>
      <w:r w:rsidR="004F2D8E">
        <w:t xml:space="preserve">thes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71612DCB"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the inversion of TROPOMI data</w:t>
      </w:r>
      <w:r w:rsidR="00C510FE">
        <w:t xml:space="preserve"> 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e.g., Balashov et al., 2020; 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 xml:space="preserve">urban areas are responsible for almost a quarter of </w:t>
      </w:r>
      <w:r w:rsidR="00CC56C7">
        <w:t xml:space="preserve">GHGI </w:t>
      </w:r>
      <w:r w:rsidR="00EF3E0E">
        <w:t xml:space="preserve">emissions </w:t>
      </w:r>
      <w:r w:rsidR="009C72B8">
        <w:t>spatially</w:t>
      </w:r>
      <w:r w:rsidR="00CC56C7">
        <w:t xml:space="preserve"> allocated using the </w:t>
      </w:r>
      <w:r w:rsidR="004F2D8E">
        <w:t xml:space="preserve">gridded </w:t>
      </w:r>
      <w:r w:rsidR="009C72B8">
        <w:t xml:space="preserve">inventory from </w:t>
      </w:r>
      <w:proofErr w:type="spellStart"/>
      <w:r w:rsidR="009C72B8">
        <w:t>Maasakkers</w:t>
      </w:r>
      <w:proofErr w:type="spellEnd"/>
      <w:r w:rsidR="009C72B8">
        <w:t xml:space="preserve"> et al. </w:t>
      </w:r>
      <w:r w:rsidR="009802AF">
        <w:fldChar w:fldCharType="begin"/>
      </w:r>
      <w:r w:rsidR="009C72B8">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9802AF">
        <w:fldChar w:fldCharType="separate"/>
      </w:r>
      <w:r w:rsidR="009C72B8">
        <w:rPr>
          <w:noProof/>
        </w:rPr>
        <w:t>(2016)</w:t>
      </w:r>
      <w:r w:rsidR="009802AF">
        <w:fldChar w:fldCharType="end"/>
      </w:r>
      <w:r w:rsidR="004F2D8E">
        <w:t xml:space="preserve">. The gridded inventory does not include </w:t>
      </w:r>
      <w:r w:rsidR="00EF3E0E">
        <w:t>post-meter emissions</w:t>
      </w:r>
      <w:r w:rsidR="004F2D8E">
        <w:t xml:space="preserve"> introduced in later versions of the</w:t>
      </w:r>
      <w:r w:rsidR="00DD7F56">
        <w:t xml:space="preserve"> GHGI</w:t>
      </w:r>
      <w:r w:rsidR="00A05396">
        <w:t xml:space="preserve">, </w:t>
      </w:r>
      <w:r w:rsidR="009C72B8">
        <w:t>which</w:t>
      </w:r>
      <w:r w:rsidR="00DD7F56">
        <w:t xml:space="preserve"> we</w:t>
      </w:r>
      <w:r w:rsidR="00EF3E0E">
        <w:t xml:space="preserve"> </w:t>
      </w:r>
      <w:r w:rsidR="00F04FBD">
        <w:t>distribute</w:t>
      </w:r>
      <w:r w:rsidR="00DD7F56">
        <w:t xml:space="preserve"> </w:t>
      </w:r>
      <w:r w:rsidR="00EF3E0E">
        <w:t>by population. In an average city, emissions are produced by landfills (</w:t>
      </w:r>
      <w:r w:rsidR="00E2616B">
        <w:t>40</w:t>
      </w:r>
      <w:r w:rsidR="00EF3E0E">
        <w:t>%), gas distribution (</w:t>
      </w:r>
      <w:r w:rsidR="00E2616B">
        <w:t>5</w:t>
      </w:r>
      <w:r w:rsidR="00EF3E0E">
        <w:t>%), post-meter emissions (</w:t>
      </w:r>
      <w:r w:rsidR="00E2616B">
        <w:t>5</w:t>
      </w:r>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EF3E0E">
        <w:t xml:space="preserve">. </w:t>
      </w:r>
    </w:p>
    <w:p w14:paraId="7495BF75" w14:textId="2AC15972" w:rsidR="00111F79" w:rsidRDefault="00111F79" w:rsidP="000C5B1A"/>
    <w:p w14:paraId="3EC43984" w14:textId="101E7FAA" w:rsidR="005A1285" w:rsidRDefault="00DD7F56" w:rsidP="000C5B1A">
      <w:r>
        <w:lastRenderedPageBreak/>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F8467F">
        <w:t>41</w:t>
      </w:r>
      <w:r w:rsidR="00BA6A2B" w:rsidRPr="00C01462">
        <w:t xml:space="preserve"> </w:t>
      </w:r>
      <w:r w:rsidR="00FF45F0" w:rsidRPr="00C01462">
        <w:t>(</w:t>
      </w:r>
      <w:r w:rsidR="00F8467F">
        <w:t>27</w:t>
      </w:r>
      <w:r w:rsidR="00BA6A2B" w:rsidRPr="00C01462">
        <w:t xml:space="preserve"> </w:t>
      </w:r>
      <w:r w:rsidR="00B82E8B">
        <w:t>-</w:t>
      </w:r>
      <w:r w:rsidR="00FF45F0" w:rsidRPr="00C01462">
        <w:t xml:space="preserve"> </w:t>
      </w:r>
      <w:r w:rsidR="00F8467F">
        <w:t>58</w:t>
      </w:r>
      <w:r w:rsidR="00FF45F0" w:rsidRPr="00C01462">
        <w:t>)</w:t>
      </w:r>
      <w:r w:rsidR="005A1285">
        <w:t xml:space="preserve"> %</w:t>
      </w:r>
      <w:r w:rsidR="00FF45F0" w:rsidRPr="00C01462">
        <w:t xml:space="preserve"> larger than </w:t>
      </w:r>
      <w:r w:rsidR="005A1285">
        <w:t xml:space="preserve">the </w:t>
      </w:r>
      <w:r w:rsidR="00BA6A2B">
        <w:t>GHGI</w:t>
      </w:r>
      <w:r w:rsidR="005A1285">
        <w:t xml:space="preserve"> value of 4.</w:t>
      </w:r>
      <w:r w:rsidR="00BA6A2B">
        <w:t xml:space="preserve">2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 xml:space="preserve">listed </w:t>
      </w:r>
      <w:r w:rsidR="00261C1D">
        <w:t>in Table S2,</w:t>
      </w:r>
      <w:r w:rsidR="005A1285">
        <w:t xml:space="preserve"> increase by an average</w:t>
      </w:r>
      <w:r w:rsidR="00BA6A2B">
        <w:t xml:space="preserve"> of</w:t>
      </w:r>
      <w:r w:rsidR="005A1285">
        <w:t xml:space="preserve"> </w:t>
      </w:r>
      <w:r w:rsidR="00F8467F">
        <w:t>42</w:t>
      </w:r>
      <w:r w:rsidR="00BA6A2B">
        <w:t xml:space="preserve"> </w:t>
      </w:r>
      <w:r w:rsidR="005A1285">
        <w:t>(</w:t>
      </w:r>
      <w:r w:rsidR="00F8467F">
        <w:t>29</w:t>
      </w:r>
      <w:r w:rsidR="00BA6A2B">
        <w:t xml:space="preserve"> </w:t>
      </w:r>
      <w:r w:rsidR="00B82E8B">
        <w:t>-</w:t>
      </w:r>
      <w:r w:rsidR="005A1285">
        <w:t xml:space="preserve"> </w:t>
      </w:r>
      <w:r w:rsidR="00F8467F">
        <w:t>56</w:t>
      </w:r>
      <w:r w:rsidR="005A1285">
        <w:t>) %</w:t>
      </w:r>
      <w:r w:rsidR="007A139F">
        <w:t>.</w:t>
      </w:r>
      <w:r w:rsidR="005A1285">
        <w:t xml:space="preserve"> These increases are much larger than </w:t>
      </w:r>
      <w:r w:rsidR="00604A12">
        <w:t xml:space="preserve">the </w:t>
      </w:r>
      <w:r w:rsidR="00BA6A2B">
        <w:t>16</w:t>
      </w:r>
      <w:r w:rsidR="00FA5CA8">
        <w:t xml:space="preserve"> </w:t>
      </w:r>
      <w:r w:rsidR="00FA5CA8" w:rsidRPr="00E15AB4">
        <w:rPr>
          <w:color w:val="000000" w:themeColor="text1"/>
        </w:rPr>
        <w:t>(12 - 19)</w:t>
      </w:r>
      <w:r w:rsidR="00FA5CA8">
        <w:rPr>
          <w:color w:val="000000" w:themeColor="text1"/>
        </w:rPr>
        <w:t xml:space="preserve"> </w:t>
      </w:r>
      <w:r w:rsidR="00FA5CA8" w:rsidRPr="00E15AB4">
        <w:rPr>
          <w:color w:val="000000" w:themeColor="text1"/>
        </w:rPr>
        <w:t>%</w:t>
      </w:r>
      <w:r w:rsidR="005A1285">
        <w:t xml:space="preserve"> increase we find in total </w:t>
      </w:r>
      <w:r w:rsidR="00BA6A2B">
        <w:t xml:space="preserve">CONUS </w:t>
      </w:r>
      <w:r w:rsidR="005A1285">
        <w:t xml:space="preserve">anthropogenic emissions </w:t>
      </w:r>
      <w:r w:rsidR="00BA6A2B">
        <w:t xml:space="preserve">relative </w:t>
      </w:r>
      <w:r w:rsidR="005A1285">
        <w:t xml:space="preserve">to the GHGI.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proofErr w:type="gramStart"/>
      <w:r w:rsidR="005A1285">
        <w:t>particular sector</w:t>
      </w:r>
      <w:r w:rsidR="00DB4368">
        <w:t>s</w:t>
      </w:r>
      <w:proofErr w:type="gramEnd"/>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inversion</w:t>
      </w:r>
      <w:r w:rsidR="005A1285" w:rsidRPr="00C01462">
        <w:t>.</w:t>
      </w:r>
      <w:r w:rsidR="005A1285">
        <w:t xml:space="preserve"> However, given </w:t>
      </w:r>
      <w:r w:rsidR="00521989">
        <w:t xml:space="preserve">that landfills </w:t>
      </w:r>
      <w:r w:rsidR="00BA6A2B">
        <w:t>account for 40</w:t>
      </w:r>
      <w:r w:rsidR="00521989">
        <w:t>% of</w:t>
      </w:r>
      <w:r w:rsidR="005A1285">
        <w:t xml:space="preserve"> </w:t>
      </w:r>
      <w:r w:rsidR="00BA6A2B">
        <w:t xml:space="preserve">GHGI </w:t>
      </w:r>
      <w:r w:rsidR="005A1285">
        <w:t xml:space="preserve">emissions </w:t>
      </w:r>
      <w:r w:rsidR="009A7F41">
        <w:t xml:space="preserve">in an average urban area </w:t>
      </w:r>
      <w:r w:rsidR="00521989">
        <w:t>and increase 5</w:t>
      </w:r>
      <w:r w:rsidR="00A82967">
        <w:t>3</w:t>
      </w:r>
      <w:r w:rsidR="00521989">
        <w:t>% relative to the</w:t>
      </w:r>
      <w:r w:rsidR="005A1285">
        <w:t xml:space="preserve"> GHGI</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255730">
        <w:rPr>
          <w:color w:val="000000" w:themeColor="text1"/>
        </w:rPr>
        <w:t>GHGI</w:t>
      </w:r>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 xml:space="preserve">but explain between 32% and 100% of urban methane emissions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A7F41">
        <w:t xml:space="preserve">are significantly underestimated. </w:t>
      </w:r>
      <w:r w:rsidR="00771467" w:rsidRPr="00C71319">
        <w:t>The EPA added post-meter gas emissions of 457 Gg a</w:t>
      </w:r>
      <w:r w:rsidR="00771467" w:rsidRPr="00C71319">
        <w:rPr>
          <w:vertAlign w:val="superscript"/>
        </w:rPr>
        <w:t>-1</w:t>
      </w:r>
      <w:r w:rsidR="00771467" w:rsidRPr="00C71319">
        <w:t xml:space="preserve"> in their 2022 methane inventory, </w:t>
      </w:r>
      <w:r w:rsidR="00771467">
        <w:t xml:space="preserve">but this is insufficient to account for the observed discrepancy. </w:t>
      </w:r>
      <w:r w:rsidR="000F2620">
        <w:t xml:space="preserve">F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the </w:t>
      </w:r>
      <w:r w:rsidR="005A1285">
        <w:t>posterior</w:t>
      </w:r>
      <w:r w:rsidR="005A1285" w:rsidRPr="00C01462">
        <w:t xml:space="preserve"> </w:t>
      </w:r>
      <w:r w:rsidR="00DB4368">
        <w:t xml:space="preserve">emissions </w:t>
      </w:r>
      <w:r w:rsidR="005A1285" w:rsidRPr="00C01462">
        <w:t>increase and urban area population, population change from 2000 to 2010, population density, or surface area.</w:t>
      </w:r>
    </w:p>
    <w:p w14:paraId="77C7414F" w14:textId="77777777" w:rsidR="005A1285" w:rsidRDefault="005A1285" w:rsidP="000C5B1A"/>
    <w:p w14:paraId="72BCC15B" w14:textId="757B4E77" w:rsidR="0080425D" w:rsidRDefault="00DB4368" w:rsidP="00D941F0">
      <w:r>
        <w:t xml:space="preserve">Figure </w:t>
      </w:r>
      <w:r w:rsidR="009C72B8">
        <w:t>7</w:t>
      </w:r>
      <w:r>
        <w:t xml:space="preserve"> shows results for the</w:t>
      </w:r>
      <w:r w:rsidR="00FC1C13">
        <w:t xml:space="preserve"> </w:t>
      </w:r>
      <w:r w:rsidR="005A1285">
        <w:t xml:space="preserve">top 10 methane-producing </w:t>
      </w:r>
      <w:r>
        <w:t xml:space="preserve">urban areas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55F38">
        <w:t xml:space="preserve">GHGI </w:t>
      </w:r>
      <w:r w:rsidR="00A01C2B">
        <w:t xml:space="preserve">emissions </w:t>
      </w:r>
      <w:r w:rsidR="005C1721" w:rsidRPr="00C01462">
        <w:t xml:space="preserve">of </w:t>
      </w:r>
      <w:r w:rsidR="00A82967">
        <w:t>62</w:t>
      </w:r>
      <w:r w:rsidR="008E3090">
        <w:t xml:space="preserve"> (</w:t>
      </w:r>
      <w:r w:rsidR="00A82967">
        <w:t>41</w:t>
      </w:r>
      <w:r w:rsidR="008E3090">
        <w:t xml:space="preserve"> </w:t>
      </w:r>
      <w:r w:rsidR="009802AF">
        <w:t>-</w:t>
      </w:r>
      <w:r w:rsidR="008E3090">
        <w:t xml:space="preserve"> </w:t>
      </w:r>
      <w:r w:rsidR="00A82967">
        <w:t>88</w:t>
      </w:r>
      <w:r w:rsidR="008E3090">
        <w:t>)</w:t>
      </w:r>
      <w:r w:rsidR="00602BBE">
        <w:t xml:space="preserve"> </w:t>
      </w:r>
      <w:r w:rsidR="005C1721" w:rsidRPr="00C01462">
        <w:t>%</w:t>
      </w:r>
      <w:r w:rsidR="00BF1D58">
        <w:t xml:space="preserve"> that is not explained by population-dependent factors such as post-meter emissions or landfilled mass</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 xml:space="preserve">but this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56AF6735" w14:textId="77777777" w:rsidR="0080425D" w:rsidRDefault="0080425D" w:rsidP="00D941F0"/>
    <w:p w14:paraId="7104954D" w14:textId="4E52B9D1" w:rsidR="00E92B32" w:rsidRDefault="0080425D" w:rsidP="00D941F0">
      <w:r>
        <w:t>F</w:t>
      </w:r>
      <w:r w:rsidR="00DB4368">
        <w:t xml:space="preserve">igure </w:t>
      </w:r>
      <w:r w:rsidR="009C72B8">
        <w:t>7</w:t>
      </w:r>
      <w:r w:rsidR="00DB4368">
        <w:t xml:space="preserve"> </w:t>
      </w:r>
      <w:r w:rsidR="001D705A">
        <w:t>also compares our results to</w:t>
      </w:r>
      <w:r w:rsidR="00CA2C82">
        <w:t xml:space="preserve"> </w:t>
      </w:r>
      <w:r w:rsidR="00D9347F">
        <w:t>12</w:t>
      </w:r>
      <w:r w:rsidR="006D2FBA">
        <w:t xml:space="preserve"> </w:t>
      </w:r>
      <w:r w:rsidR="00BA6A2B">
        <w:t xml:space="preserve">top-down </w:t>
      </w:r>
      <w:r w:rsidR="00CA2C82" w:rsidRPr="00C01462">
        <w:t>studies published since 2015</w:t>
      </w:r>
      <w:r w:rsidR="00CA2C82">
        <w:t xml:space="preserve">. </w:t>
      </w:r>
      <w:r w:rsidR="00BA6A2B">
        <w:t>M</w:t>
      </w:r>
      <w:r w:rsidR="00D9347F">
        <w:t xml:space="preserve">ost </w:t>
      </w:r>
      <w:proofErr w:type="gramStart"/>
      <w:r w:rsidR="003349F3">
        <w:t>focus</w:t>
      </w:r>
      <w:r w:rsidR="00BA6A2B">
        <w:t>ed</w:t>
      </w:r>
      <w:r w:rsidR="003349F3">
        <w:t xml:space="preserve"> on</w:t>
      </w:r>
      <w:proofErr w:type="gramEnd"/>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Wong et al., 2015; Wunch et al., 2016; 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r w:rsidR="00231835">
        <w:t xml:space="preserve"> </w:t>
      </w:r>
    </w:p>
    <w:p w14:paraId="6202446F" w14:textId="77777777" w:rsidR="00E92B32" w:rsidRDefault="00E92B32" w:rsidP="00D941F0"/>
    <w:p w14:paraId="2DDA4521" w14:textId="7BEFAC06"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 xml:space="preserve">consistent </w:t>
      </w:r>
      <w:r w:rsidR="00D9347F" w:rsidRPr="00685E57">
        <w:rPr>
          <w:color w:val="000000" w:themeColor="text1"/>
        </w:rPr>
        <w:t xml:space="preserve">emissions relative </w:t>
      </w:r>
      <w:r w:rsidR="00D9347F">
        <w:t>to these studie</w:t>
      </w:r>
      <w:r w:rsidR="004E2C54">
        <w:t>s</w:t>
      </w:r>
      <w:r w:rsidR="00A05EC0">
        <w:t xml:space="preserve">. Our smaller estimates </w:t>
      </w:r>
      <w:r w:rsidR="00D9347F">
        <w:t xml:space="preserve">likely result from our restrictive definition of urban area. </w:t>
      </w:r>
      <w:r w:rsidR="00E66000">
        <w:t>Th</w:t>
      </w:r>
      <w:r w:rsidR="00D9347F">
        <w:t>e only study 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w:t>
      </w:r>
      <w:r w:rsidR="003349F3">
        <w:t>found</w:t>
      </w:r>
      <w:r w:rsidR="00D9347F">
        <w:t xml:space="preserve"> larger </w:t>
      </w:r>
      <w:r w:rsidR="00D9347F">
        <w:lastRenderedPageBreak/>
        <w:t xml:space="preserve">emissions in New York </w:t>
      </w:r>
      <w:r w:rsidR="00E92B32">
        <w:t xml:space="preserve">City </w:t>
      </w:r>
      <w:r w:rsidR="00D9347F">
        <w:t>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0BD3D1A4" w:rsidR="006D7F6A" w:rsidRPr="006D7F6A" w:rsidDel="00D9347F" w:rsidRDefault="00695E99" w:rsidP="00D941F0">
      <w:r>
        <w:t>We find much lower emissions than these studies</w:t>
      </w:r>
      <w:r w:rsidR="00231835">
        <w:t xml:space="preserve"> only in Los Angeles</w:t>
      </w:r>
      <w:r>
        <w:t xml:space="preserve">, a difference that decreases </w:t>
      </w:r>
      <w:r w:rsidR="00231835">
        <w:t xml:space="preserve">but remains significant </w:t>
      </w:r>
      <w:r>
        <w:t>when we use the same extent (CARB’s South Coast air basin) as these studies</w:t>
      </w:r>
      <w:r w:rsidR="003349F3">
        <w:t xml:space="preserve">. </w:t>
      </w:r>
      <w:r>
        <w:t xml:space="preserve">We attribute much </w:t>
      </w:r>
      <w:r w:rsidR="003349F3">
        <w:t>of the remain</w:t>
      </w:r>
      <w:r w:rsidR="006D7F6A">
        <w:t>ing</w:t>
      </w:r>
      <w:r w:rsidR="003349F3">
        <w:t xml:space="preserve"> discrepancy </w:t>
      </w:r>
      <w:r>
        <w:t xml:space="preserve">to </w:t>
      </w:r>
      <w:r w:rsidR="003349F3">
        <w:t xml:space="preserve">decreasing emissions over </w:t>
      </w:r>
      <w:r>
        <w:t>time</w:t>
      </w:r>
      <w:r w:rsidR="003349F3">
        <w:t xml:space="preserve">. </w:t>
      </w:r>
      <w:r w:rsidR="00231835">
        <w:t>M</w:t>
      </w:r>
      <w:r w:rsidR="002838E7">
        <w:t xml:space="preserve">ethane emissions </w:t>
      </w:r>
      <w:r w:rsidR="00231835">
        <w:t>from the</w:t>
      </w:r>
      <w:r w:rsidR="00E66000">
        <w:t xml:space="preserve"> </w:t>
      </w:r>
      <w:r w:rsidR="003349F3">
        <w:t xml:space="preserve">Puente Hills Landfill, </w:t>
      </w:r>
      <w:r w:rsidR="00231835">
        <w:t xml:space="preserve">previously </w:t>
      </w:r>
      <w:r w:rsidR="003349F3">
        <w:t xml:space="preserve">one of the largest landfills in </w:t>
      </w:r>
      <w:r w:rsidR="00E66000">
        <w:t>CONUS</w:t>
      </w:r>
      <w:r w:rsidR="003349F3" w:rsidRPr="00685E57">
        <w:rPr>
          <w:color w:val="000000" w:themeColor="text1"/>
        </w:rPr>
        <w:t>,</w:t>
      </w:r>
      <w:r w:rsidR="00231835">
        <w:rPr>
          <w:color w:val="000000" w:themeColor="text1"/>
        </w:rPr>
        <w:t xml:space="preserve"> decreased following its closure in 2013 </w:t>
      </w:r>
      <w:r w:rsidR="00231835">
        <w:fldChar w:fldCharType="begin"/>
      </w:r>
      <w:r w:rsidR="00231835">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231835">
        <w:fldChar w:fldCharType="separate"/>
      </w:r>
      <w:r w:rsidR="00231835">
        <w:rPr>
          <w:noProof/>
        </w:rPr>
        <w:t>(Yadav et al., 2019)</w:t>
      </w:r>
      <w:r w:rsidR="00231835">
        <w:fldChar w:fldCharType="end"/>
      </w:r>
      <w:r w:rsidR="00231835">
        <w:t>. This change is</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t>However, t</w:t>
      </w:r>
      <w:r w:rsidR="006D7F6A">
        <w:t>heir</w:t>
      </w:r>
      <w:r w:rsidR="006132F0">
        <w:t xml:space="preserve"> posterior</w:t>
      </w:r>
      <w:r w:rsidR="006D7F6A">
        <w:t xml:space="preserve"> estimate of 251 ± 5 Gg a</w:t>
      </w:r>
      <w:r w:rsidR="006D7F6A">
        <w:rPr>
          <w:vertAlign w:val="superscript"/>
        </w:rPr>
        <w:t>-1</w:t>
      </w:r>
      <w:r w:rsidR="006D7F6A">
        <w:t xml:space="preserve"> for 2019 is still larger than our </w:t>
      </w:r>
      <w:r w:rsidR="006132F0">
        <w:t>value</w:t>
      </w:r>
      <w:r w:rsidR="006D7F6A">
        <w:t xml:space="preserve"> of 179 (171 </w:t>
      </w:r>
      <w:r w:rsidR="001F667A">
        <w:t>–</w:t>
      </w:r>
      <w:r w:rsidR="006D7F6A">
        <w:t xml:space="preserve"> 193) Gg a</w:t>
      </w:r>
      <w:r w:rsidR="006D7F6A">
        <w:rPr>
          <w:vertAlign w:val="superscript"/>
        </w:rPr>
        <w:t>-1</w:t>
      </w:r>
      <w:r w:rsidR="00D61433">
        <w:t>.</w:t>
      </w:r>
    </w:p>
    <w:p w14:paraId="0D5F308D" w14:textId="4397C1D9" w:rsidR="00C5293A" w:rsidRDefault="00C5293A" w:rsidP="00C5293A"/>
    <w:p w14:paraId="0180047E" w14:textId="04AFA806" w:rsidR="00B44582" w:rsidRPr="00C01462" w:rsidRDefault="00B44582">
      <w:pPr>
        <w:rPr>
          <w:b/>
          <w:bCs/>
        </w:rPr>
      </w:pPr>
      <w:r w:rsidRPr="00C01462">
        <w:rPr>
          <w:b/>
          <w:bCs/>
        </w:rPr>
        <w:t>4 Conclusions</w:t>
      </w:r>
    </w:p>
    <w:p w14:paraId="572F6789" w14:textId="6AB14EED"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The high resolution of our inversion allow</w:t>
      </w:r>
      <w:r w:rsidR="009B3F73">
        <w:rPr>
          <w:color w:val="000000" w:themeColor="text1"/>
        </w:rPr>
        <w:t>ed</w:t>
      </w:r>
      <w:r w:rsidR="00471F41" w:rsidRPr="0078584E">
        <w:rPr>
          <w:color w:val="000000" w:themeColor="text1"/>
        </w:rPr>
        <w:t xml:space="preserve">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rsidRPr="0078584E">
        <w:rPr>
          <w:color w:val="000000" w:themeColor="text1"/>
        </w:rPr>
        <w:t xml:space="preserve">, while the continent-scale of the work </w:t>
      </w:r>
      <w:r w:rsidR="004D72B5">
        <w:t>support</w:t>
      </w:r>
      <w:r w:rsidR="009B3F73">
        <w:t>ed</w:t>
      </w:r>
      <w:r w:rsidR="004D72B5">
        <w:t xml:space="preserve"> statistical analysis of each of these sources. We compare</w:t>
      </w:r>
      <w:r w:rsidR="00B81A89">
        <w:t>d</w:t>
      </w:r>
      <w:r w:rsidR="004D72B5">
        <w:t xml:space="preserve"> our results to the</w:t>
      </w:r>
      <w:r w:rsidR="00066335">
        <w:t xml:space="preserve"> 2022</w:t>
      </w:r>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r w:rsidR="004D72B5">
        <w:t xml:space="preserve">, including </w:t>
      </w:r>
      <w:r w:rsidR="00231835">
        <w:t xml:space="preserve">its </w:t>
      </w:r>
      <w:r w:rsidR="004D72B5">
        <w:t xml:space="preserve">new state-level </w:t>
      </w:r>
      <w:r w:rsidR="00080BD1">
        <w:t>inventories</w:t>
      </w:r>
      <w:r w:rsidR="00231835">
        <w:t>;</w:t>
      </w:r>
      <w:r w:rsidR="004D72B5">
        <w:t xml:space="preserve"> </w:t>
      </w:r>
      <w:r w:rsidR="00080BD1">
        <w:t>to emissions reported by individual landfills to the EPA Greenhouse Gas Reporting Program (GHGRP)</w:t>
      </w:r>
      <w:r w:rsidR="00231835">
        <w:t>;</w:t>
      </w:r>
      <w:r w:rsidR="00080BD1">
        <w:t xml:space="preserve"> and </w:t>
      </w:r>
      <w:r w:rsidR="004D72B5">
        <w:t xml:space="preserve">to </w:t>
      </w:r>
      <w:r w:rsidR="00080BD1">
        <w:t>other estimates from</w:t>
      </w:r>
      <w:r w:rsidR="004D72B5">
        <w:t xml:space="preserve"> states and cities.</w:t>
      </w:r>
    </w:p>
    <w:p w14:paraId="0CC96D91" w14:textId="520FDEA7" w:rsidR="00B647C2" w:rsidRDefault="00B647C2">
      <w:pPr>
        <w:rPr>
          <w:color w:val="FF0000"/>
        </w:rPr>
      </w:pPr>
    </w:p>
    <w:p w14:paraId="21ECB987" w14:textId="1D448A98" w:rsidR="004D72B5" w:rsidRPr="00E15AB4" w:rsidRDefault="004D72B5">
      <w:pPr>
        <w:rPr>
          <w:color w:val="000000" w:themeColor="text1"/>
        </w:rPr>
      </w:pPr>
      <w:r w:rsidRPr="00E15AB4">
        <w:rPr>
          <w:color w:val="000000" w:themeColor="text1"/>
        </w:rPr>
        <w:t>We</w:t>
      </w:r>
      <w:r w:rsidR="00532931">
        <w:rPr>
          <w:color w:val="000000" w:themeColor="text1"/>
        </w:rPr>
        <w:t xml:space="preserve"> optimize</w:t>
      </w:r>
      <w:r w:rsidR="009B3F73">
        <w:rPr>
          <w:color w:val="000000" w:themeColor="text1"/>
        </w:rPr>
        <w:t>d</w:t>
      </w:r>
      <w:r w:rsidR="00532931">
        <w:rPr>
          <w:color w:val="000000" w:themeColor="text1"/>
        </w:rPr>
        <w:t xml:space="preserv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xml:space="preserve">, or posterior </w:t>
      </w:r>
      <w:r w:rsidR="0084023E">
        <w:rPr>
          <w:color w:val="000000" w:themeColor="text1"/>
        </w:rPr>
        <w:t>emission estimate</w:t>
      </w:r>
      <w:r w:rsidR="0075246E">
        <w:rPr>
          <w:color w:val="000000" w:themeColor="text1"/>
        </w:rPr>
        <w:t>,</w:t>
      </w:r>
      <w:r w:rsidRPr="00E15AB4">
        <w:rPr>
          <w:color w:val="000000" w:themeColor="text1"/>
        </w:rPr>
        <w:t xml:space="preserve"> </w:t>
      </w:r>
      <w:r w:rsidR="009B3F73">
        <w:rPr>
          <w:color w:val="000000" w:themeColor="text1"/>
        </w:rPr>
        <w:t>was</w:t>
      </w:r>
      <w:r w:rsidRPr="00E15AB4">
        <w:rPr>
          <w:color w:val="000000" w:themeColor="text1"/>
        </w:rPr>
        <w:t xml:space="preserve"> obtained through a reduced-rank approximation of the analytical minimum of a Bayesian cost function</w:t>
      </w:r>
      <w:r w:rsidR="00511950" w:rsidRPr="00E15AB4">
        <w:rPr>
          <w:color w:val="000000" w:themeColor="text1"/>
        </w:rPr>
        <w:t xml:space="preserve"> regularized by a</w:t>
      </w:r>
      <w:r w:rsidR="0075246E">
        <w:rPr>
          <w:color w:val="000000" w:themeColor="text1"/>
        </w:rPr>
        <w:t xml:space="preserve"> prior </w:t>
      </w:r>
      <w:r w:rsidR="0084023E">
        <w:rPr>
          <w:color w:val="000000" w:themeColor="text1"/>
        </w:rPr>
        <w:t>emission estimate</w:t>
      </w:r>
      <w:r w:rsidR="00511950" w:rsidRPr="00E15AB4">
        <w:rPr>
          <w:color w:val="000000" w:themeColor="text1"/>
        </w:rPr>
        <w:t xml:space="preserve"> </w:t>
      </w:r>
      <w:r w:rsidR="0075246E">
        <w:rPr>
          <w:color w:val="000000" w:themeColor="text1"/>
        </w:rPr>
        <w:t>from the 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emissions and support</w:t>
      </w:r>
      <w:r w:rsidR="009B3F73">
        <w:rPr>
          <w:color w:val="000000" w:themeColor="text1"/>
        </w:rPr>
        <w:t>ed</w:t>
      </w:r>
      <w:r w:rsidR="00511950" w:rsidRPr="00E15AB4">
        <w:rPr>
          <w:color w:val="000000" w:themeColor="text1"/>
        </w:rPr>
        <w:t xml:space="preserve"> the generation of an eight-member inversion ensemble. </w:t>
      </w:r>
      <w:r w:rsidR="0075246E">
        <w:rPr>
          <w:color w:val="000000" w:themeColor="text1"/>
        </w:rPr>
        <w:t>We construct</w:t>
      </w:r>
      <w:r w:rsidR="009B3F73">
        <w:rPr>
          <w:color w:val="000000" w:themeColor="text1"/>
        </w:rPr>
        <w:t>ed</w:t>
      </w:r>
      <w:r w:rsidR="0075246E">
        <w:rPr>
          <w:color w:val="000000" w:themeColor="text1"/>
        </w:rPr>
        <w:t xml:space="preserve">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84023E">
        <w:rPr>
          <w:color w:val="000000" w:themeColor="text1"/>
        </w:rPr>
        <w:t>emission estimate</w:t>
      </w:r>
      <w:r w:rsidR="00511950" w:rsidRPr="00E15AB4">
        <w:rPr>
          <w:color w:val="000000" w:themeColor="text1"/>
        </w:rPr>
        <w:t xml:space="preserv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444219E3" w14:textId="1BD3FE87" w:rsidR="00186484" w:rsidRPr="00E15AB4" w:rsidRDefault="00B647C2">
      <w:pPr>
        <w:rPr>
          <w:color w:val="000000" w:themeColor="text1"/>
        </w:rPr>
      </w:pPr>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 a</w:t>
      </w:r>
      <w:r w:rsidRPr="00E15AB4">
        <w:rPr>
          <w:color w:val="000000" w:themeColor="text1"/>
        </w:rPr>
        <w:t xml:space="preserve"> </w:t>
      </w:r>
      <w:r w:rsidR="00E462E6" w:rsidRPr="00E15AB4">
        <w:rPr>
          <w:color w:val="000000" w:themeColor="text1"/>
        </w:rPr>
        <w:t>16</w:t>
      </w:r>
      <w:r w:rsidR="00066335" w:rsidRPr="00E15AB4">
        <w:rPr>
          <w:color w:val="000000" w:themeColor="text1"/>
        </w:rPr>
        <w:t xml:space="preserve"> (12 </w:t>
      </w:r>
      <w:r w:rsidR="001F667A" w:rsidRPr="00E15AB4">
        <w:rPr>
          <w:color w:val="000000" w:themeColor="text1"/>
        </w:rPr>
        <w:t>-</w:t>
      </w:r>
      <w:r w:rsidR="00066335" w:rsidRPr="00E15AB4">
        <w:rPr>
          <w:color w:val="000000" w:themeColor="text1"/>
        </w:rPr>
        <w:t xml:space="preserve"> 19)</w:t>
      </w:r>
      <w:r w:rsidR="00DD46F2">
        <w:rPr>
          <w:color w:val="000000" w:themeColor="text1"/>
        </w:rPr>
        <w:t xml:space="preserve"> </w:t>
      </w:r>
      <w:r w:rsidR="00066335" w:rsidRPr="00E15AB4">
        <w:rPr>
          <w:color w:val="000000" w:themeColor="text1"/>
        </w:rPr>
        <w:t>% increase from the GHGI</w:t>
      </w:r>
      <w:r w:rsidR="003F535C" w:rsidRPr="00E15AB4">
        <w:rPr>
          <w:color w:val="000000" w:themeColor="text1"/>
        </w:rPr>
        <w:t xml:space="preserve"> estimate of 26.7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 xml:space="preserve">, where </w:t>
      </w:r>
      <w:r w:rsidR="00310C63">
        <w:rPr>
          <w:color w:val="000000" w:themeColor="text1"/>
        </w:rPr>
        <w:t xml:space="preserve">the </w:t>
      </w:r>
      <w:r w:rsidR="003F535C" w:rsidRPr="00E15AB4">
        <w:rPr>
          <w:color w:val="000000" w:themeColor="text1"/>
        </w:rPr>
        <w:t>ranges are provided by the inversion ensemble</w:t>
      </w:r>
      <w:r w:rsidR="00066335" w:rsidRPr="00E15AB4">
        <w:rPr>
          <w:color w:val="000000" w:themeColor="text1"/>
        </w:rPr>
        <w:t xml:space="preserve">. </w:t>
      </w:r>
      <w:r w:rsidR="00310C63">
        <w:rPr>
          <w:color w:val="000000" w:themeColor="text1"/>
        </w:rPr>
        <w:t xml:space="preserve">Emissions for all sectors except coal increase relative to the GHGI. </w:t>
      </w:r>
      <w:r w:rsidR="00B4464F">
        <w:rPr>
          <w:color w:val="000000" w:themeColor="text1"/>
        </w:rPr>
        <w:t>M</w:t>
      </w:r>
      <w:r w:rsidR="00851CAB" w:rsidRPr="00E15AB4">
        <w:rPr>
          <w:color w:val="000000" w:themeColor="text1"/>
        </w:rPr>
        <w:t xml:space="preserve">ost of the </w:t>
      </w:r>
      <w:r w:rsidR="00B4464F">
        <w:rPr>
          <w:color w:val="000000" w:themeColor="text1"/>
        </w:rPr>
        <w:t xml:space="preserve">total </w:t>
      </w:r>
      <w:r w:rsidR="00851CAB" w:rsidRPr="00E15AB4">
        <w:rPr>
          <w:color w:val="000000" w:themeColor="text1"/>
        </w:rPr>
        <w:t xml:space="preserve">increase is </w:t>
      </w:r>
      <w:r w:rsidR="00B4464F">
        <w:rPr>
          <w:color w:val="000000" w:themeColor="text1"/>
        </w:rPr>
        <w:t xml:space="preserve">attributed to </w:t>
      </w:r>
      <w:r w:rsidR="00851CAB" w:rsidRPr="00E15AB4">
        <w:rPr>
          <w:color w:val="000000" w:themeColor="text1"/>
        </w:rPr>
        <w:t xml:space="preserve">a </w:t>
      </w:r>
      <w:r w:rsidR="002867D4">
        <w:rPr>
          <w:color w:val="000000" w:themeColor="text1"/>
        </w:rPr>
        <w:t>53</w:t>
      </w:r>
      <w:r w:rsidR="00851CAB" w:rsidRPr="00E15AB4">
        <w:rPr>
          <w:color w:val="000000" w:themeColor="text1"/>
        </w:rPr>
        <w:t xml:space="preserve">% increase in landfill emissions. </w:t>
      </w:r>
      <w:r w:rsidR="00DD46F2">
        <w:rPr>
          <w:color w:val="000000" w:themeColor="text1"/>
        </w:rPr>
        <w:t>By c</w:t>
      </w:r>
      <w:r w:rsidR="00186484" w:rsidRPr="00E15AB4">
        <w:rPr>
          <w:color w:val="000000" w:themeColor="text1"/>
        </w:rPr>
        <w:t>ompar</w:t>
      </w:r>
      <w:r w:rsidR="00B4464F">
        <w:rPr>
          <w:color w:val="000000" w:themeColor="text1"/>
        </w:rPr>
        <w:t>ison of</w:t>
      </w:r>
      <w:r w:rsidR="00186484" w:rsidRPr="00E15AB4">
        <w:rPr>
          <w:color w:val="000000" w:themeColor="text1"/>
        </w:rPr>
        <w:t xml:space="preserve"> our optimized emissions to those reported to GHGRP by 73 landfills across CONUS, w</w:t>
      </w:r>
      <w:r w:rsidR="00E56C71" w:rsidRPr="00E15AB4">
        <w:rPr>
          <w:color w:val="000000" w:themeColor="text1"/>
        </w:rPr>
        <w:t xml:space="preserve">e </w:t>
      </w:r>
      <w:r w:rsidR="00487B1F" w:rsidRPr="00E15AB4">
        <w:rPr>
          <w:color w:val="000000" w:themeColor="text1"/>
        </w:rPr>
        <w:t xml:space="preserve">attribute the </w:t>
      </w:r>
      <w:r w:rsidR="00186484" w:rsidRPr="00E15AB4">
        <w:rPr>
          <w:color w:val="000000" w:themeColor="text1"/>
        </w:rPr>
        <w:t>observed</w:t>
      </w:r>
      <w:r w:rsidR="00487B1F" w:rsidRPr="00E15AB4">
        <w:rPr>
          <w:color w:val="000000" w:themeColor="text1"/>
        </w:rPr>
        <w:t xml:space="preserve"> discrepancy to </w:t>
      </w:r>
      <w:r w:rsidR="00186484" w:rsidRPr="00E15AB4">
        <w:rPr>
          <w:color w:val="000000" w:themeColor="text1"/>
        </w:rPr>
        <w:t xml:space="preserve">EPA </w:t>
      </w:r>
      <w:r w:rsidR="00DD46F2">
        <w:rPr>
          <w:color w:val="000000" w:themeColor="text1"/>
        </w:rPr>
        <w:t xml:space="preserve">landfill emission </w:t>
      </w:r>
      <w:r w:rsidR="00186484" w:rsidRPr="00E15AB4">
        <w:rPr>
          <w:color w:val="000000" w:themeColor="text1"/>
        </w:rPr>
        <w:t xml:space="preserve">methodologies that use too-high recovery efficiencies at facilities that collect </w:t>
      </w:r>
      <w:r w:rsidR="00186484" w:rsidRPr="00685E57">
        <w:rPr>
          <w:color w:val="000000" w:themeColor="text1"/>
        </w:rPr>
        <w:t xml:space="preserve">landfill gas and that </w:t>
      </w:r>
      <w:r w:rsidR="00DD46F2" w:rsidRPr="00685E57">
        <w:rPr>
          <w:color w:val="000000" w:themeColor="text1"/>
        </w:rPr>
        <w:t>have inadequate</w:t>
      </w:r>
      <w:r w:rsidR="00186484" w:rsidRPr="00685E57">
        <w:rPr>
          <w:color w:val="000000" w:themeColor="text1"/>
        </w:rPr>
        <w:t xml:space="preserve"> account</w:t>
      </w:r>
      <w:r w:rsidR="00DD46F2" w:rsidRPr="00685E57">
        <w:rPr>
          <w:color w:val="000000" w:themeColor="text1"/>
        </w:rPr>
        <w:t>ing</w:t>
      </w:r>
      <w:r w:rsidR="00186484" w:rsidRPr="00685E57">
        <w:rPr>
          <w:color w:val="000000" w:themeColor="text1"/>
        </w:rPr>
        <w:t xml:space="preserve"> </w:t>
      </w:r>
      <w:r w:rsidR="00DD46F2" w:rsidRPr="00685E57">
        <w:rPr>
          <w:color w:val="000000" w:themeColor="text1"/>
        </w:rPr>
        <w:t xml:space="preserve">of </w:t>
      </w:r>
      <w:r w:rsidR="00186484" w:rsidRPr="00685E57">
        <w:rPr>
          <w:color w:val="000000" w:themeColor="text1"/>
        </w:rPr>
        <w:t>anomalous operating events such as gas leaks or the construction of new landfill gas facilities.</w:t>
      </w:r>
      <w:r w:rsidR="00DD46F2" w:rsidRPr="00685E57">
        <w:rPr>
          <w:color w:val="000000" w:themeColor="text1"/>
        </w:rPr>
        <w:t xml:space="preserve"> </w:t>
      </w:r>
    </w:p>
    <w:p w14:paraId="69E5123B" w14:textId="77777777" w:rsidR="00B647C2" w:rsidRPr="00E15AB4" w:rsidRDefault="00B647C2">
      <w:pPr>
        <w:rPr>
          <w:color w:val="000000" w:themeColor="text1"/>
        </w:rPr>
      </w:pPr>
    </w:p>
    <w:p w14:paraId="22B82459" w14:textId="61C96A79" w:rsidR="00737862" w:rsidRPr="00E15AB4" w:rsidRDefault="00C941DC">
      <w:pPr>
        <w:rPr>
          <w:color w:val="000000" w:themeColor="text1"/>
        </w:rPr>
      </w:pPr>
      <w:r w:rsidRPr="00E15AB4">
        <w:rPr>
          <w:color w:val="000000" w:themeColor="text1"/>
        </w:rPr>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GHGI state estimates</w:t>
      </w:r>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0017360D">
        <w:rPr>
          <w:color w:val="000000" w:themeColor="text1"/>
        </w:rPr>
        <w:t>10</w:t>
      </w:r>
      <w:r w:rsidRPr="00E15AB4">
        <w:rPr>
          <w:color w:val="000000" w:themeColor="text1"/>
        </w:rPr>
        <w:t>%</w:t>
      </w:r>
      <w:r w:rsidR="00283BC0" w:rsidRPr="00E15AB4">
        <w:rPr>
          <w:color w:val="000000" w:themeColor="text1"/>
        </w:rPr>
        <w:t xml:space="preserve"> </w:t>
      </w:r>
      <w:r w:rsidR="00283BC0" w:rsidRPr="00E15AB4">
        <w:rPr>
          <w:color w:val="000000" w:themeColor="text1"/>
        </w:rPr>
        <w:lastRenderedPageBreak/>
        <w:t>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w:t>
      </w:r>
      <w:r w:rsidR="0017360D">
        <w:rPr>
          <w:color w:val="000000" w:themeColor="text1"/>
        </w:rPr>
        <w:t>34</w:t>
      </w:r>
      <w:r w:rsidR="00283BC0" w:rsidRPr="00E15AB4">
        <w:rPr>
          <w:color w:val="000000" w:themeColor="text1"/>
        </w:rPr>
        <w:t xml:space="preserve">%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Pr="00E15AB4">
        <w:rPr>
          <w:color w:val="000000" w:themeColor="text1"/>
        </w:rPr>
        <w:t>to increase</w:t>
      </w:r>
      <w:r w:rsidR="001F667A" w:rsidRPr="00E15AB4">
        <w:rPr>
          <w:color w:val="000000" w:themeColor="text1"/>
        </w:rPr>
        <w:t>d</w:t>
      </w:r>
      <w:r w:rsidRPr="00E15AB4">
        <w:rPr>
          <w:color w:val="000000" w:themeColor="text1"/>
        </w:rPr>
        <w:t xml:space="preserve"> 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w:t>
      </w:r>
      <w:r w:rsidR="00FA5CA8">
        <w:rPr>
          <w:color w:val="000000" w:themeColor="text1"/>
        </w:rPr>
        <w:t>7</w:t>
      </w:r>
      <w:r w:rsidR="001F667A" w:rsidRPr="00E15AB4">
        <w:rPr>
          <w:color w:val="000000" w:themeColor="text1"/>
        </w:rPr>
        <w:t xml:space="preserve">%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xml:space="preserve">. Emissions in Texas increase by </w:t>
      </w:r>
      <w:r w:rsidR="0017360D">
        <w:rPr>
          <w:color w:val="000000" w:themeColor="text1"/>
        </w:rPr>
        <w:t>66</w:t>
      </w:r>
      <w:r w:rsidR="001F667A" w:rsidRPr="00E15AB4">
        <w:rPr>
          <w:color w:val="000000" w:themeColor="text1"/>
        </w:rPr>
        <w:t>% relative to the 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283BC0" w:rsidRPr="00E15AB4">
        <w:rPr>
          <w:color w:val="000000" w:themeColor="text1"/>
        </w:rPr>
        <w:t xml:space="preserve">optimized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FA5CA8">
        <w:rPr>
          <w:color w:val="000000" w:themeColor="text1"/>
        </w:rPr>
        <w:t>21</w:t>
      </w:r>
      <w:r w:rsidR="00283BC0" w:rsidRPr="00E15AB4">
        <w:rPr>
          <w:color w:val="000000" w:themeColor="text1"/>
        </w:rPr>
        <w:t>% increase from the GHGI and a 32% increase from an independent inventory prepared by CARB</w:t>
      </w:r>
      <w:r w:rsidR="00DD46F2">
        <w:rPr>
          <w:color w:val="000000" w:themeColor="text1"/>
        </w:rPr>
        <w:t>.</w:t>
      </w:r>
      <w:r w:rsidR="004854E7">
        <w:rPr>
          <w:color w:val="000000" w:themeColor="text1"/>
        </w:rPr>
        <w:t xml:space="preserve"> We find </w:t>
      </w:r>
      <w:r w:rsidR="00283BC0" w:rsidRPr="00E15AB4">
        <w:rPr>
          <w:color w:val="000000" w:themeColor="text1"/>
        </w:rPr>
        <w:t>good agreement with the sectoral partitioning of both inventories</w:t>
      </w:r>
      <w:r w:rsidR="004854E7">
        <w:rPr>
          <w:color w:val="000000" w:themeColor="text1"/>
        </w:rPr>
        <w:t>, with 54% of methane emitted by livestock, 25% from landfills, and 11% from oil and gas.</w:t>
      </w:r>
    </w:p>
    <w:p w14:paraId="08BDC833" w14:textId="4D418B71" w:rsidR="00737862" w:rsidRPr="00E15AB4" w:rsidRDefault="00737862">
      <w:pPr>
        <w:rPr>
          <w:color w:val="000000" w:themeColor="text1"/>
        </w:rPr>
      </w:pPr>
    </w:p>
    <w:p w14:paraId="0EAE2B7C" w14:textId="247F48B7" w:rsidR="00F954BB" w:rsidRDefault="00B82E8B">
      <w:pPr>
        <w:rPr>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 6.7) </w:t>
      </w:r>
      <w:proofErr w:type="spellStart"/>
      <w:r w:rsidRPr="00C01462">
        <w:t>Tg</w:t>
      </w:r>
      <w:proofErr w:type="spellEnd"/>
      <w:r w:rsidRPr="00C01462">
        <w:t xml:space="preserve"> a</w:t>
      </w:r>
      <w:r w:rsidRPr="00C01462">
        <w:rPr>
          <w:vertAlign w:val="superscript"/>
        </w:rPr>
        <w:t>-1</w:t>
      </w:r>
      <w:r>
        <w:t xml:space="preserve"> across these urban areas, 43</w:t>
      </w:r>
      <w:r w:rsidRPr="00C01462">
        <w:t xml:space="preserve"> (</w:t>
      </w:r>
      <w:r>
        <w:t>29</w:t>
      </w:r>
      <w:r w:rsidRPr="00C01462">
        <w:t xml:space="preserve"> </w:t>
      </w:r>
      <w:r>
        <w:t>-</w:t>
      </w:r>
      <w:r w:rsidRPr="00C01462">
        <w:t xml:space="preserve"> </w:t>
      </w:r>
      <w:r>
        <w:t>60</w:t>
      </w:r>
      <w:r w:rsidRPr="00C01462">
        <w:t>)</w:t>
      </w:r>
      <w:r>
        <w:t xml:space="preserve"> %</w:t>
      </w:r>
      <w:r w:rsidRPr="00C01462">
        <w:t xml:space="preserve"> larger than </w:t>
      </w:r>
      <w:r>
        <w:t xml:space="preserve">the </w:t>
      </w:r>
      <w:proofErr w:type="gramStart"/>
      <w:r w:rsidR="000510DA">
        <w:t>spatially-disaggregated</w:t>
      </w:r>
      <w:proofErr w:type="gramEnd"/>
      <w:r w:rsidR="000510DA">
        <w:t xml:space="preserve"> </w:t>
      </w:r>
      <w:r>
        <w:t xml:space="preserve">GHGI value of 4.2 </w:t>
      </w:r>
      <w:proofErr w:type="spellStart"/>
      <w:r>
        <w:t>Tg</w:t>
      </w:r>
      <w:proofErr w:type="spellEnd"/>
      <w:r>
        <w:t xml:space="preserve"> a</w:t>
      </w:r>
      <w:r>
        <w:rPr>
          <w:vertAlign w:val="superscript"/>
        </w:rPr>
        <w:t>-1</w:t>
      </w:r>
      <w:r>
        <w:t xml:space="preserve">. </w:t>
      </w:r>
      <w:r w:rsidR="00E640DC">
        <w:rPr>
          <w:color w:val="000000" w:themeColor="text1"/>
        </w:rPr>
        <w:t>U</w:t>
      </w:r>
      <w:r w:rsidR="00E640DC" w:rsidRPr="00685E57">
        <w:rPr>
          <w:color w:val="000000" w:themeColor="text1"/>
        </w:rPr>
        <w:t xml:space="preserve">rban emissions increase on average by 47 (34 - 61) % compared to the GHGI. </w:t>
      </w:r>
      <w:r w:rsidR="00E640DC">
        <w:t>On average</w:t>
      </w:r>
      <w:r w:rsidR="000510DA">
        <w:t xml:space="preserve">, 45% of urban emissions are from </w:t>
      </w:r>
      <w:r w:rsidR="000510DA" w:rsidRPr="00685E57">
        <w:rPr>
          <w:color w:val="000000" w:themeColor="text1"/>
        </w:rPr>
        <w:t xml:space="preserve">landfills, 10% from gas distribution and post-meter emissions, and 6% from wastewater. We also find large and variable contributions from oil, gas, and livestock that are not specific to urban areas. </w:t>
      </w:r>
      <w:r w:rsidR="00E640DC" w:rsidRPr="00685E57">
        <w:rPr>
          <w:color w:val="000000" w:themeColor="text1"/>
        </w:rPr>
        <w:t xml:space="preserve">We attribute the </w:t>
      </w:r>
      <w:r w:rsidR="00E640DC">
        <w:rPr>
          <w:color w:val="000000" w:themeColor="text1"/>
        </w:rPr>
        <w:t xml:space="preserve">observed </w:t>
      </w:r>
      <w:r w:rsidR="00E640DC" w:rsidRPr="00685E57">
        <w:rPr>
          <w:color w:val="000000" w:themeColor="text1"/>
        </w:rPr>
        <w:t>discrepancy to underestimated landfill and gas emissions.</w:t>
      </w:r>
      <w:r w:rsidR="00E640DC">
        <w:rPr>
          <w:color w:val="000000" w:themeColor="text1"/>
        </w:rPr>
        <w:t xml:space="preserve"> </w:t>
      </w:r>
      <w:r w:rsidR="00BA1D2F" w:rsidRPr="00685E57">
        <w:rPr>
          <w:color w:val="000000" w:themeColor="text1"/>
        </w:rPr>
        <w:t xml:space="preserve">Our urban emissions are in general </w:t>
      </w:r>
      <w:r w:rsidR="00E640DC">
        <w:rPr>
          <w:color w:val="000000" w:themeColor="text1"/>
        </w:rPr>
        <w:t>smaller</w:t>
      </w:r>
      <w:r w:rsidR="00BA1D2F" w:rsidRPr="00685E57">
        <w:rPr>
          <w:color w:val="000000" w:themeColor="text1"/>
        </w:rPr>
        <w:t xml:space="preserve"> but statistically consistent with previous top-down studies, a difference which we attribute to </w:t>
      </w:r>
      <w:r w:rsidR="00685E57">
        <w:rPr>
          <w:color w:val="000000" w:themeColor="text1"/>
        </w:rPr>
        <w:t>the</w:t>
      </w:r>
      <w:r w:rsidR="00BA1D2F" w:rsidRPr="00685E57">
        <w:rPr>
          <w:color w:val="000000" w:themeColor="text1"/>
        </w:rPr>
        <w:t xml:space="preserve"> smaller geographical </w:t>
      </w:r>
      <w:r w:rsidR="0094006E">
        <w:rPr>
          <w:color w:val="000000" w:themeColor="text1"/>
        </w:rPr>
        <w:t xml:space="preserve">extent </w:t>
      </w:r>
      <w:r w:rsidR="00685E57">
        <w:rPr>
          <w:color w:val="000000" w:themeColor="text1"/>
        </w:rPr>
        <w:t xml:space="preserve">we used for urban </w:t>
      </w:r>
      <w:r w:rsidR="0094006E">
        <w:rPr>
          <w:color w:val="000000" w:themeColor="text1"/>
        </w:rPr>
        <w:t>areas</w:t>
      </w:r>
      <w:r w:rsidR="00BA1D2F" w:rsidRPr="00685E57">
        <w:rPr>
          <w:color w:val="000000" w:themeColor="text1"/>
        </w:rPr>
        <w:t>.</w:t>
      </w:r>
    </w:p>
    <w:p w14:paraId="64BAF479" w14:textId="77777777" w:rsidR="00F954BB" w:rsidRDefault="00F954BB">
      <w:pPr>
        <w:rPr>
          <w:color w:val="000000" w:themeColor="text1"/>
        </w:rPr>
      </w:pPr>
      <w:r>
        <w:rPr>
          <w:color w:val="000000" w:themeColor="text1"/>
        </w:rPr>
        <w:br w:type="page"/>
      </w:r>
    </w:p>
    <w:p w14:paraId="1DD86AFC" w14:textId="6BF1228A" w:rsidR="00F954BB" w:rsidRPr="00265EA9" w:rsidRDefault="00F954BB" w:rsidP="00F954BB">
      <w:pPr>
        <w:pStyle w:val="Bibliography"/>
        <w:rPr>
          <w:b/>
          <w:bCs/>
        </w:rPr>
      </w:pPr>
      <w:r w:rsidRPr="00265EA9">
        <w:rPr>
          <w:b/>
          <w:bCs/>
        </w:rPr>
        <w:lastRenderedPageBreak/>
        <w:t>References</w:t>
      </w:r>
    </w:p>
    <w:p w14:paraId="6C6CD6A9" w14:textId="77777777" w:rsidR="009C72B8" w:rsidRPr="009C72B8" w:rsidRDefault="00F954BB" w:rsidP="009C72B8">
      <w:pPr>
        <w:pStyle w:val="Bibliography"/>
      </w:pPr>
      <w:r>
        <w:fldChar w:fldCharType="begin"/>
      </w:r>
      <w:r>
        <w:instrText xml:space="preserve"> ADDIN ZOTERO_BIBL {"uncited":[],"omitted":[],"custom":[]} CSL_BIBLIOGRAPHY </w:instrText>
      </w:r>
      <w:r>
        <w:fldChar w:fldCharType="separate"/>
      </w:r>
      <w:r w:rsidR="009C72B8" w:rsidRPr="009C72B8">
        <w:t>40 CFR Part 98 Subpart HH § 98.343: Calculating GHG emissions, n.d.</w:t>
      </w:r>
    </w:p>
    <w:p w14:paraId="2673F50D" w14:textId="77777777" w:rsidR="009C72B8" w:rsidRPr="009C72B8" w:rsidRDefault="009C72B8" w:rsidP="009C72B8">
      <w:pPr>
        <w:pStyle w:val="Bibliography"/>
      </w:pPr>
      <w:r w:rsidRPr="009C72B8">
        <w:t>Balashov, N. V., Davis, K. J., Miles, N. L., Lauvaux, T., Richardson, S. J., Barkley, Z. R., and Bonin, T. A.: Background heterogeneity and other uncertainties in estimating urban methane flux: results from the Indianapolis Flux Experiment (INFLUX), Atmospheric Chemistry and Physics, 20, 4545–4559, https://doi.org/10.5194/acp-20-4545-2020, 2020.</w:t>
      </w:r>
    </w:p>
    <w:p w14:paraId="498CCB77" w14:textId="77777777" w:rsidR="009C72B8" w:rsidRPr="009C72B8" w:rsidRDefault="009C72B8" w:rsidP="009C72B8">
      <w:pPr>
        <w:pStyle w:val="Bibliography"/>
      </w:pPr>
      <w:r w:rsidRPr="009C72B8">
        <w:t>Barré, J., Aben, I., Agustí-Panareda, A., Balsamo, G., Bousserez, N., Dueben, P., Engelen, R., Inness, A., Lorente, A., McNorton, J., Peuch, V.-H., Radnoti, G., and Ribas, R.: Systematic detection of local CH</w:t>
      </w:r>
      <w:r w:rsidRPr="009C72B8">
        <w:rPr>
          <w:vertAlign w:val="subscript"/>
        </w:rPr>
        <w:t>4</w:t>
      </w:r>
      <w:r w:rsidRPr="009C72B8">
        <w:t xml:space="preserve"> anomalies by combining satellite measurements with high-resolution forecasts, Atmospheric Chemistry and Physics, 21, 5117–5136, https://doi.org/10.5194/acp-21-5117-2021, 2021.</w:t>
      </w:r>
    </w:p>
    <w:p w14:paraId="3966629B" w14:textId="77777777" w:rsidR="009C72B8" w:rsidRPr="009C72B8" w:rsidRDefault="009C72B8" w:rsidP="009C72B8">
      <w:pPr>
        <w:pStyle w:val="Bibliography"/>
      </w:pPr>
      <w:r w:rsidRPr="009C72B8">
        <w:t>Bay Area Air Quality Management District: Air District settles violations at Newby Island Landfill, 2022.</w:t>
      </w:r>
    </w:p>
    <w:p w14:paraId="27E1AE00" w14:textId="77777777" w:rsidR="009C72B8" w:rsidRPr="009C72B8" w:rsidRDefault="009C72B8" w:rsidP="009C72B8">
      <w:pPr>
        <w:pStyle w:val="Bibliography"/>
      </w:pPr>
      <w:r w:rsidRPr="009C72B8">
        <w:t>Bousserez, N. and Henze, D. K.: Optimal and scalable methods to approximate the solutions of large-scale Bayesian problems: theory and application to atmospheric inversion and data assimilation, Quarterly Journal of the Royal Meteorological Society, 144, 365–390, https://doi.org/10.1002/qj.3209, 2018.</w:t>
      </w:r>
    </w:p>
    <w:p w14:paraId="17DCF9BD" w14:textId="77777777" w:rsidR="009C72B8" w:rsidRPr="009C72B8" w:rsidRDefault="009C72B8" w:rsidP="009C72B8">
      <w:pPr>
        <w:pStyle w:val="Bibliography"/>
      </w:pPr>
      <w:r w:rsidRPr="009C72B8">
        <w:t>Brasseur, G. P. and Jacob, D. J.: Inverse Modeling for Atmospheric Chemistry, in: Modeling of Atmospheric Chemistry, Cambridge University Press, Cambridge, 487–537, https://doi.org/10.1017/9781316544754.012, 2017.</w:t>
      </w:r>
    </w:p>
    <w:p w14:paraId="136582EE" w14:textId="77777777" w:rsidR="009C72B8" w:rsidRPr="009C72B8" w:rsidRDefault="009C72B8" w:rsidP="009C72B8">
      <w:pPr>
        <w:pStyle w:val="Bibliography"/>
      </w:pPr>
      <w:r w:rsidRPr="009C72B8">
        <w:t>C40: C40 Advancing towards zero waste declaration: How cities are creating cleaner, healthier communities and circular economies, C40, 2022a.</w:t>
      </w:r>
    </w:p>
    <w:p w14:paraId="385CB1F0" w14:textId="77777777" w:rsidR="009C72B8" w:rsidRPr="009C72B8" w:rsidRDefault="009C72B8" w:rsidP="009C72B8">
      <w:pPr>
        <w:pStyle w:val="Bibliography"/>
      </w:pPr>
      <w:r w:rsidRPr="009C72B8">
        <w:t>C40: Methane: Why cities must act now, C40 Knowledge, July, 2022b.</w:t>
      </w:r>
    </w:p>
    <w:p w14:paraId="572316FB" w14:textId="77777777" w:rsidR="009C72B8" w:rsidRPr="009C72B8" w:rsidRDefault="009C72B8" w:rsidP="009C72B8">
      <w:pPr>
        <w:pStyle w:val="Bibliography"/>
      </w:pPr>
      <w:r w:rsidRPr="009C72B8">
        <w:t>Calisesi, Y., Soebijanta, V. T., and van Oss, R.: Regridding of remote soundings: Formulation and application to ozone profile comparison, Journal of Geophysical Research: Atmospheres, 110, https://doi.org/10.1029/2005JD006122, 2005.</w:t>
      </w:r>
    </w:p>
    <w:p w14:paraId="7835905E" w14:textId="77777777" w:rsidR="009C72B8" w:rsidRPr="009C72B8" w:rsidRDefault="009C72B8" w:rsidP="009C72B8">
      <w:pPr>
        <w:pStyle w:val="Bibliography"/>
      </w:pPr>
      <w:r w:rsidRPr="009C72B8">
        <w:t>Cambaliza, M. O. L., Shepson, P. B., Bogner, J., Caulton, D. R., Stirm, B., Sweeney, C., Montzka, S. A., Gurney, K. R., Spokas, K., Salmon, O. E., Lavoie, T. N., Hendricks, A., Mays, K., Turnbull, J., Miller, B. R., Lauvaux, T., Davis, K., Karion,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39F069A6" w14:textId="77777777" w:rsidR="009C72B8" w:rsidRPr="009C72B8" w:rsidRDefault="009C72B8" w:rsidP="009C72B8">
      <w:pPr>
        <w:pStyle w:val="Bibliography"/>
      </w:pPr>
      <w:r w:rsidRPr="009C72B8">
        <w:t>CARB: Airborne methane emissions measurement survey: Final summary report, California Air Resources Board, 2021.</w:t>
      </w:r>
    </w:p>
    <w:p w14:paraId="5711D6C0" w14:textId="77777777" w:rsidR="009C72B8" w:rsidRPr="009C72B8" w:rsidRDefault="009C72B8" w:rsidP="009C72B8">
      <w:pPr>
        <w:pStyle w:val="Bibliography"/>
      </w:pPr>
      <w:r w:rsidRPr="009C72B8">
        <w:t>CARB: Current California GHG Emission Inventory Data, 2022.</w:t>
      </w:r>
    </w:p>
    <w:p w14:paraId="62686E99" w14:textId="77777777" w:rsidR="009C72B8" w:rsidRPr="009C72B8" w:rsidRDefault="009C72B8" w:rsidP="009C72B8">
      <w:pPr>
        <w:pStyle w:val="Bibliography"/>
      </w:pPr>
      <w:r w:rsidRPr="009C72B8">
        <w:lastRenderedPageBreak/>
        <w:t>Catena, A. M., Zhang, J., Commane, R., Murray, L. T., Schwab, M. J., Leibensperger, E. M., Marto, J., Smith, M. L., and Schwab, J. J.: Hydrogen Sulfide Emission Properties from Two Large Landfills in New York State, Atmosphere, 13, 1251, https://doi.org/10.3390/atmos13081251, 2022.</w:t>
      </w:r>
    </w:p>
    <w:p w14:paraId="5B67BE2B" w14:textId="77777777" w:rsidR="009C72B8" w:rsidRPr="009C72B8" w:rsidRDefault="009C72B8" w:rsidP="009C72B8">
      <w:pPr>
        <w:pStyle w:val="Bibliography"/>
      </w:pPr>
      <w:r w:rsidRPr="009C72B8">
        <w:t>Chen, Y., Sherwin, E. D., Berman, E. S. F., Jones, B. B., Gordon, M. P., Wetherley, E. B., Kort, E. A., and Brandt, A. R.: Quantifying Regional Methane Emissions in the New Mexico Permian Basin with a Comprehensive Aerial Survey, Environ. Sci. Technol., 56, 4317–4323, https://doi.org/10.1021/acs.est.1c06458, 2022a.</w:t>
      </w:r>
    </w:p>
    <w:p w14:paraId="35F7689D" w14:textId="77777777" w:rsidR="009C72B8" w:rsidRPr="009C72B8" w:rsidRDefault="009C72B8" w:rsidP="009C72B8">
      <w:pPr>
        <w:pStyle w:val="Bibliography"/>
      </w:pPr>
      <w:r w:rsidRPr="009C72B8">
        <w:t>Chen, Z., Griffis, T. J., Baker, J. M., Millet, D. B., Wood, J. D., Dlugokencky, E. J., Andrews, A. E., Sweeney, C., Hu, C., and Kolka, R. K.: Source Partitioning of Methane Emissions and its Seasonality in the U.S. Midwest, Journal of Geophysical Research: Biogeosciences, 123, 646–659, https://doi.org/10.1002/2017JG004356, 2018.</w:t>
      </w:r>
    </w:p>
    <w:p w14:paraId="6F752593" w14:textId="77777777" w:rsidR="009C72B8" w:rsidRPr="009C72B8" w:rsidRDefault="009C72B8" w:rsidP="009C72B8">
      <w:pPr>
        <w:pStyle w:val="Bibliography"/>
      </w:pPr>
      <w:r w:rsidRPr="009C72B8">
        <w:t>Chen, Z., Jacob, D. J., Nesser, H., Sulprizio, M. P., Lorente, A., Varon, D. J., Lu, X., Shen, L., Qu, Z., Penn, E., and Yu, X.: Methane emissions from China: a high-resolution inversion of TROPOMI satellite observations, Atmospheric Chemistry and Physics, 22, 10809–10826, https://doi.org/10.5194/acp-22-10809-2022, 2022b.</w:t>
      </w:r>
    </w:p>
    <w:p w14:paraId="7C2F70BC" w14:textId="77777777" w:rsidR="009C72B8" w:rsidRPr="009C72B8" w:rsidRDefault="009C72B8" w:rsidP="009C72B8">
      <w:pPr>
        <w:pStyle w:val="Bibliography"/>
      </w:pPr>
      <w:r w:rsidRPr="009C72B8">
        <w:t>Chevallier, F.: Impact of correlated observation errors on inverted CO2 surface fluxes from OCO measurements, Geophysical Research Letters, 34, https://doi.org/10.1029/2007GL030463, 2007.</w:t>
      </w:r>
    </w:p>
    <w:p w14:paraId="4304D1B6" w14:textId="77777777" w:rsidR="009C72B8" w:rsidRPr="009C72B8" w:rsidRDefault="009C72B8" w:rsidP="009C72B8">
      <w:pPr>
        <w:pStyle w:val="Bibliography"/>
      </w:pPr>
      <w:r w:rsidRPr="009C72B8">
        <w:t>Cui, Y. Y., Brioude, J., McKeen, S. A., Angevine, W. M., Kim, S.-W., Frost, G. J., Ahmadov, R., Peischl, J., Bousserez, N., Liu, Z., Ryerson, T. B., Wofsy, S. C., Santoni, G. W., Kort, E. A., Fischer, M. L., and Trainer, M.: Top-down estimate of methane emissions in California using a mesoscale inverse modeling technique: The South Coast Air Basin, Journal of Geophysical Research: Atmospheres, 120, 6698–6711, https://doi.org/10.1002/2014JD023002, 2015.</w:t>
      </w:r>
    </w:p>
    <w:p w14:paraId="2AEDFEDF" w14:textId="77777777" w:rsidR="009C72B8" w:rsidRPr="009C72B8" w:rsidRDefault="009C72B8" w:rsidP="009C72B8">
      <w:pPr>
        <w:pStyle w:val="Bibliography"/>
      </w:pPr>
      <w:r w:rsidRPr="009C72B8">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07577CFE" w14:textId="77777777" w:rsidR="009C72B8" w:rsidRPr="009C72B8" w:rsidRDefault="009C72B8" w:rsidP="009C72B8">
      <w:pPr>
        <w:pStyle w:val="Bibliography"/>
      </w:pPr>
      <w:r w:rsidRPr="009C72B8">
        <w:t>Dask Development Team: Dask: Library for dynamic task scheduling, 2016.</w:t>
      </w:r>
    </w:p>
    <w:p w14:paraId="4262D6CB" w14:textId="77777777" w:rsidR="009C72B8" w:rsidRPr="009C72B8" w:rsidRDefault="009C72B8" w:rsidP="009C72B8">
      <w:pPr>
        <w:pStyle w:val="Bibliography"/>
      </w:pPr>
      <w:r w:rsidRPr="009C72B8">
        <w:t>Deng, Z., Ciais, P., Tzompa-Sosa, Z. A., Saunois, M., Qiu, C., Tan, C., Sun, T., Ke, P., Cui, Y., Tanaka, K., Lin, X., Thompson, R. L., Tian, H., Yao, Y., Huang, Y., Lauerwald, R., Jain, A. K., Xu, X., Bastos, A., Sitch, S., Palmer, P. I., Lauvaux, T., d’Aspremont, A., Giron, C., Benoit, A., Poulter, B., Chang, J., Petrescu, A. M. R., Davis, S. J., Liu, Z., Grassi, G., Albergel, C., Tubiello, F. N., Perugini, L., Peters, W., and Chevallier, F.: Comparing national greenhouse gas budgets reported in UNFCCC inventories against atmospheric inversions, Earth System Science Data, 14, 1639–1675, https://doi.org/10.5194/essd-14-1639-2022, 2022.</w:t>
      </w:r>
    </w:p>
    <w:p w14:paraId="64D6FE43" w14:textId="77777777" w:rsidR="009C72B8" w:rsidRPr="009C72B8" w:rsidRDefault="009C72B8" w:rsidP="009C72B8">
      <w:pPr>
        <w:pStyle w:val="Bibliography"/>
      </w:pPr>
      <w:r w:rsidRPr="009C72B8">
        <w:t>Dismukes, D. E.: Louisiana 2021 Greenhouse Gas Inventory, Louisiana Governor’s Office of Coastal Activities, 2021.</w:t>
      </w:r>
    </w:p>
    <w:p w14:paraId="26E54C59" w14:textId="77777777" w:rsidR="009C72B8" w:rsidRPr="009C72B8" w:rsidRDefault="009C72B8" w:rsidP="009C72B8">
      <w:pPr>
        <w:pStyle w:val="Bibliography"/>
      </w:pPr>
      <w:r w:rsidRPr="009C72B8">
        <w:lastRenderedPageBreak/>
        <w:t>Duren, R. M., Thorpe, A. K., Foster, K. T., Rafiq, T., Hopkins, F. M., Yadav, V., Bue, B. D., Thompson, D. R., Conley, S., Colombi, N. K., Frankenberg, C., McCubbin, I. B., Eastwood, M. L., Falk, M., Herner, J. D., Croes, B. E., Green, R. O., and Miller, C. E.: California’s methane super-emitters, Nature, https://doi.org/10.1038/s41586-019-1720-3, 2019.</w:t>
      </w:r>
    </w:p>
    <w:p w14:paraId="45AEBD69" w14:textId="77777777" w:rsidR="009C72B8" w:rsidRPr="009C72B8" w:rsidRDefault="009C72B8" w:rsidP="009C72B8">
      <w:pPr>
        <w:pStyle w:val="Bibliography"/>
      </w:pPr>
      <w:r w:rsidRPr="009C72B8">
        <w:t>EIA: Annual Coal Report 2020, U.S. Energy Information Administration, 2021.</w:t>
      </w:r>
    </w:p>
    <w:p w14:paraId="5BA53F22" w14:textId="77777777" w:rsidR="009C72B8" w:rsidRPr="009C72B8" w:rsidRDefault="009C72B8" w:rsidP="009C72B8">
      <w:pPr>
        <w:pStyle w:val="Bibliography"/>
      </w:pPr>
      <w:r w:rsidRPr="009C72B8">
        <w:t>EPA: Inventory of U.S. Greenhouse Gas Emissions and Sinks: 1990-2020., U.S. Environmental Protection Agency, 2022a.</w:t>
      </w:r>
    </w:p>
    <w:p w14:paraId="6D73DAF5" w14:textId="77777777" w:rsidR="009C72B8" w:rsidRPr="009C72B8" w:rsidRDefault="009C72B8" w:rsidP="009C72B8">
      <w:pPr>
        <w:pStyle w:val="Bibliography"/>
      </w:pPr>
      <w:r w:rsidRPr="009C72B8">
        <w:t>EPA: Methodology Report for Inventory of U.S. Greenhouse Gas Emissions and Sinks by State: 1990–2020, Environmental Protection Agency, 2022b.</w:t>
      </w:r>
    </w:p>
    <w:p w14:paraId="10A3E085" w14:textId="77777777" w:rsidR="009C72B8" w:rsidRPr="009C72B8" w:rsidRDefault="009C72B8" w:rsidP="009C72B8">
      <w:pPr>
        <w:pStyle w:val="Bibliography"/>
      </w:pPr>
      <w:r w:rsidRPr="009C72B8">
        <w:t>EPA: https://www.epa.gov/ghgemissions/learn-more-about-official-state-greenhouse-gas-inventories, last access: 1 January 2023.</w:t>
      </w:r>
    </w:p>
    <w:p w14:paraId="79E8F700" w14:textId="77777777" w:rsidR="009C72B8" w:rsidRPr="009C72B8" w:rsidRDefault="009C72B8" w:rsidP="009C72B8">
      <w:pPr>
        <w:pStyle w:val="Bibliography"/>
      </w:pPr>
      <w:r w:rsidRPr="009C72B8">
        <w:t>EPA GHGRP: Facility Level Information on GreenHouse Gases Tool (FLIGHT), U.S. Environmental Protection Agency Greenhouse Gas Reporting Program, 2019.</w:t>
      </w:r>
    </w:p>
    <w:p w14:paraId="7958AD0A" w14:textId="77777777" w:rsidR="009C72B8" w:rsidRPr="009C72B8" w:rsidRDefault="009C72B8" w:rsidP="009C72B8">
      <w:pPr>
        <w:pStyle w:val="Bibliography"/>
      </w:pPr>
      <w:r w:rsidRPr="009C72B8">
        <w:t>EPA LMOP: Landfill Methane Outreach Program (LMOP) Historical Database, U.S. Environmental Protection Agency Landfill Methane Outreach Program, 2019.</w:t>
      </w:r>
    </w:p>
    <w:p w14:paraId="59F34427" w14:textId="77777777" w:rsidR="009C72B8" w:rsidRPr="009C72B8" w:rsidRDefault="009C72B8" w:rsidP="009C72B8">
      <w:pPr>
        <w:pStyle w:val="Bibliography"/>
      </w:pPr>
      <w:r w:rsidRPr="009C72B8">
        <w:t>Floerchinger, C., Shepson, P. B., Hajny, K., Daube, B. C., Stirm, B. H., Sweeney, C., and Wofsy, S. C.: Relative flux measurements of biogenic and natural gas-derived methane for seven U.S. cities, Elementa: Science of the Anthropocene, 9, 000119, https://doi.org/10.1525/elementa.2021.000119, 2021.</w:t>
      </w:r>
    </w:p>
    <w:p w14:paraId="648A7F2E" w14:textId="77777777" w:rsidR="009C72B8" w:rsidRPr="009C72B8" w:rsidRDefault="009C72B8" w:rsidP="009C72B8">
      <w:pPr>
        <w:pStyle w:val="Bibliography"/>
      </w:pPr>
      <w:r w:rsidRPr="009C72B8">
        <w:t>de Gouw, J. A., Veefkind, J. P., Roosenbrand, E., Dix, B., Lin, J. C., Landgraf, J., and Levelt, P. F.: Daily Satellite Observations of Methane from Oil and Gas Production Regions in the United States, Sci Rep, 10, 1379, https://doi.org/10.1038/s41598-020-57678-4, 2020.</w:t>
      </w:r>
    </w:p>
    <w:p w14:paraId="303E00F2" w14:textId="77777777" w:rsidR="009C72B8" w:rsidRPr="009C72B8" w:rsidRDefault="009C72B8" w:rsidP="009C72B8">
      <w:pPr>
        <w:pStyle w:val="Bibliography"/>
      </w:pPr>
      <w:r w:rsidRPr="009C72B8">
        <w:t>Gurney, K. R., Romero-Lankao, P., Seto, K. C., Hutyra, L. R., Duren, R., Kennedy, C., Grimm, N. B., Ehleringer, J. R., Marcotullio, P., Hughes, S., Pincetl, S., Chester, M. V., Runfola, D. M., Feddema, J. J., and Sperling, J.: Climate change: Track urban emissions on a human scale, Nature, 525, 179–181, https://doi.org/10.1038/525179a, 2015.</w:t>
      </w:r>
    </w:p>
    <w:p w14:paraId="55B719B5" w14:textId="77777777" w:rsidR="009C72B8" w:rsidRPr="009C72B8" w:rsidRDefault="009C72B8" w:rsidP="009C72B8">
      <w:pPr>
        <w:pStyle w:val="Bibliography"/>
      </w:pPr>
      <w:r w:rsidRPr="009C72B8">
        <w:t>Hasekamp, O., Lorente, A., Hu, H., Butz, A., Aan de Brugh, J., and Landgraf, J.: Algorithm Theoretical Baseline Document for Sentinel-5 Precursor Methane Retrieval, 1, 1–67, 2019.</w:t>
      </w:r>
    </w:p>
    <w:p w14:paraId="6C620DC4" w14:textId="77777777" w:rsidR="009C72B8" w:rsidRPr="009C72B8" w:rsidRDefault="009C72B8" w:rsidP="009C72B8">
      <w:pPr>
        <w:pStyle w:val="Bibliography"/>
      </w:pPr>
      <w:r w:rsidRPr="009C72B8">
        <w:t>Heald, C. L., Jacob, D. J., Jones, D. B. A., Palmer, P. I., Logan, J. A., Streets, D. G., Sachse, G. W., Gille, J. C., Hoffman, R. N., and Nehrkorn, T.: Comparative inverse analysis of satellite (MOPITT) and aircraft (TRACE-P) observations to estimate Asian sources of carbon monoxide, Journal of Geophysical Research D: Atmospheres, 109, 1–17, https://doi.org/10.1029/2004JD005185, 2004.</w:t>
      </w:r>
    </w:p>
    <w:p w14:paraId="08B71051" w14:textId="77777777" w:rsidR="009C72B8" w:rsidRPr="009C72B8" w:rsidRDefault="009C72B8" w:rsidP="009C72B8">
      <w:pPr>
        <w:pStyle w:val="Bibliography"/>
      </w:pPr>
      <w:r w:rsidRPr="009C72B8">
        <w:t xml:space="preserve">Hopkins, F. M., Ehleringer, J. R., Bush, S. E., Duren, R. M., Miller, C. E., Lai, C.-T., Hsu, Y.-K., Carranza, V., and Randerson, J. T.: Mitigation of methane emissions in cities: How new </w:t>
      </w:r>
      <w:r w:rsidRPr="009C72B8">
        <w:lastRenderedPageBreak/>
        <w:t>measurements and partnerships can contribute to emissions reduction strategies, Earth’s Future, 4, 408–425, https://doi.org/10.1002/2016EF000381, 2016.</w:t>
      </w:r>
    </w:p>
    <w:p w14:paraId="71F9AD7E" w14:textId="77777777" w:rsidR="009C72B8" w:rsidRPr="009C72B8" w:rsidRDefault="009C72B8" w:rsidP="009C72B8">
      <w:pPr>
        <w:pStyle w:val="Bibliography"/>
      </w:pPr>
      <w:r w:rsidRPr="009C72B8">
        <w:t>Houweling, S., Krol, M., Bergamaschi, P., Frankenberg, C., Dlugokencky, E. J., Morino, I., Notholt, J., Sherlock, V., Wunch, D., Beck, V., Gerbig, C., Chen, H., Kort, E. A., Röckmann, T., and Aben, I.: A multi-year methane inversion using SCIAMACHY, accounting for systematic errors using TCCON measurements, Atmospheric Chemistry and Physics, 14, 3991–4012, https://doi.org/10.5194/acp-14-3991-2014, 2014.</w:t>
      </w:r>
    </w:p>
    <w:p w14:paraId="1281B236" w14:textId="77777777" w:rsidR="009C72B8" w:rsidRPr="009C72B8" w:rsidRDefault="009C72B8" w:rsidP="009C72B8">
      <w:pPr>
        <w:pStyle w:val="Bibliography"/>
      </w:pPr>
      <w:r w:rsidRPr="009C72B8">
        <w:t>Hu, H., Landgraf, J., Detmers, R., Borsdorff, T., Aan de Brugh, J., Aben, I., Butz, A., and Hasekamp, O.: Toward Global Mapping of Methane With TROPOMI: First Results and Intersatellite Comparison to GOSAT, Geophysical Research Letters, 45, 3682–3689, https://doi.org/10.1002/2018gl077259, 2018.</w:t>
      </w:r>
    </w:p>
    <w:p w14:paraId="149E89C7" w14:textId="77777777" w:rsidR="009C72B8" w:rsidRPr="009C72B8" w:rsidRDefault="009C72B8" w:rsidP="009C72B8">
      <w:pPr>
        <w:pStyle w:val="Bibliography"/>
      </w:pPr>
      <w:r w:rsidRPr="009C72B8">
        <w:t>Iowa DNR: 2019 Iowa Statewide Greenhouse Gas Emissions Inventory Report, Iowa Department of Natural Resources, 2020.</w:t>
      </w:r>
    </w:p>
    <w:p w14:paraId="211847B3" w14:textId="77777777" w:rsidR="009C72B8" w:rsidRPr="009C72B8" w:rsidRDefault="009C72B8" w:rsidP="009C72B8">
      <w:pPr>
        <w:pStyle w:val="Bibliography"/>
      </w:pPr>
      <w:r w:rsidRPr="009C72B8">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3B835E8B" w14:textId="77777777" w:rsidR="009C72B8" w:rsidRPr="009C72B8" w:rsidRDefault="009C72B8" w:rsidP="009C72B8">
      <w:pPr>
        <w:pStyle w:val="Bibliography"/>
      </w:pPr>
      <w:r w:rsidRPr="009C72B8">
        <w:t>Jacob, D. J., Varon, D. J., Cusworth, D. H., Dennison, P. E., Frankenberg, C., Gautam, R., Guanter,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39CEBD08" w14:textId="77777777" w:rsidR="009C72B8" w:rsidRPr="009C72B8" w:rsidRDefault="009C72B8" w:rsidP="009C72B8">
      <w:pPr>
        <w:pStyle w:val="Bibliography"/>
      </w:pPr>
      <w:r w:rsidRPr="009C72B8">
        <w:t>Janssens-Maenhout, G., Crippa, M., Guizzardi, D., Muntean, M., Schaaf, E., Dentener, F., Bergamaschi, P., Pagliari, V., Olivier, J. G. J., Peters, J. A. H. W., van Aardenne, J. A., Monni, S., Doering, U., Petrescu, A. M. R., Solazzo, E., and Oreggioni, G. D.: EDGAR v4.3.2 Global Atlas of the three major greenhouse gas emissions for the period 1970–2012, Earth System Science Data, 11, 959–1002, https://doi.org/10.5194/essd-11-959-2019, 2019.</w:t>
      </w:r>
    </w:p>
    <w:p w14:paraId="4B36C122" w14:textId="77777777" w:rsidR="009C72B8" w:rsidRPr="009C72B8" w:rsidRDefault="009C72B8" w:rsidP="009C72B8">
      <w:pPr>
        <w:pStyle w:val="Bibliography"/>
      </w:pPr>
      <w:r w:rsidRPr="009C72B8">
        <w:t>Jeong, S., Newman, S., Zhang, J., Andrews, A. E., Bianco, L., Bagley, J., Cui, X., Graven, H., Kim, J., Salameh, P., LaFranchi, B. W., Priest, C., Campos-Pineda, M., Novakovskaia, E., Sloop, C. D., Michelsen, H. A., Bambha, R. P., Weiss, R. F., Keeling, R., and Fischer, M. L.: Estimating methane emissions in California’s urban and rural regions using multitower observations, Journal of Geophysical Research: Atmospheres, 121, 13,031-13,049, https://doi.org/10.1002/2016JD025404, 2016.</w:t>
      </w:r>
    </w:p>
    <w:p w14:paraId="0E9C1E68" w14:textId="77777777" w:rsidR="009C72B8" w:rsidRPr="009C72B8" w:rsidRDefault="009C72B8" w:rsidP="009C72B8">
      <w:pPr>
        <w:pStyle w:val="Bibliography"/>
      </w:pPr>
      <w:r w:rsidRPr="009C72B8">
        <w:t>Karion, A., Sweeney, C., Kort, E. A., Shepson, P. B., Brewer, A., Cambaliza, M., Conley, S. A., Davis, K., Deng, A., Hardesty, M., Herndon, S. C., Lauvaux, T., Lavoie, T., Lyon, D., Newberger, T., Pétron, G., Rella, C., Smith, M., Wolter, S., Yacovitch, T. I., and Tans, P.: Aircraft-Based Estimate of Total Methane Emissions from the Barnett Shale Region, Environ. Sci. Technol., 49, 8124–8131, https://doi.org/10.1021/acs.est.5b00217, 2015.</w:t>
      </w:r>
    </w:p>
    <w:p w14:paraId="16472239" w14:textId="77777777" w:rsidR="009C72B8" w:rsidRPr="009C72B8" w:rsidRDefault="009C72B8" w:rsidP="009C72B8">
      <w:pPr>
        <w:pStyle w:val="Bibliography"/>
      </w:pPr>
      <w:r w:rsidRPr="009C72B8">
        <w:lastRenderedPageBreak/>
        <w:t>Kuwayama, T., Charrier-Klobas, J. G., Chen, Y., Vizenor, N. M., Blake, D. R., Pongetti, T., Conley, S. A., Sander, S. P., Croes, B., and Herner, J. D.: Source Apportionment of Ambient Methane Enhancements in Los Angeles, California, To Evaluate Emission Inventory Estimates, Environ Sci Technol, 53, 2961–2970, https://doi.org/10.1021/acs.est.8b02307, 2019.</w:t>
      </w:r>
    </w:p>
    <w:p w14:paraId="41F89F27" w14:textId="77777777" w:rsidR="009C72B8" w:rsidRPr="009C72B8" w:rsidRDefault="009C72B8" w:rsidP="009C72B8">
      <w:pPr>
        <w:pStyle w:val="Bibliography"/>
      </w:pPr>
      <w:r w:rsidRPr="009C72B8">
        <w:t>Liu, M., van der A, R., van Weele, M., Eskes, H., Lu, X., Veefkind, P., de Laat, J., Kong, H., Wang, J., Sun, J., Ding, J., Zhao, Y., and Weng, H.: A New Divergence Method to Quantify Methane Emissions Using Observations of Sentinel-5P TROPOMI, Geophysical Research Letters, 48, e2021GL094151, https://doi.org/10.1029/2021GL094151, 2021.</w:t>
      </w:r>
    </w:p>
    <w:p w14:paraId="79FE68B7" w14:textId="77777777" w:rsidR="009C72B8" w:rsidRPr="009C72B8" w:rsidRDefault="009C72B8" w:rsidP="009C72B8">
      <w:pPr>
        <w:pStyle w:val="Bibliography"/>
      </w:pPr>
      <w:r w:rsidRPr="009C72B8">
        <w:t>Lorente, A., Borsdorff, T., Butz, A., Hasekamp, O., aan de Brugh, J., Schneider, A., Wu, L., Hase, F., Kivi, R., Wunch, D., Pollard, D. F., Shiomi, K., Deutscher, N. M., Velazco, V. A., Roehl, C. M., Wennberg, P. O., Warneke, T., and Landgraf, J.: Methane retrieved from TROPOMI: improvement of the data product and validation of the first 2 years of measurements, Atmospheric Measurement Techniques, 14, 665–684, https://doi.org/10.5194/amt-14-665-2021, 2021.</w:t>
      </w:r>
    </w:p>
    <w:p w14:paraId="3004349C" w14:textId="77777777" w:rsidR="009C72B8" w:rsidRPr="009C72B8" w:rsidRDefault="009C72B8" w:rsidP="009C72B8">
      <w:pPr>
        <w:pStyle w:val="Bibliography"/>
      </w:pPr>
      <w:r w:rsidRPr="009C72B8">
        <w:t>Lu, X., Jacob, D. J., Zhang, Y., Maasakkers, J. D., Sulprizio, M. P., Shen, L., Qu, Z., Scarpelli, T. R., Nesser, H., Yantosca, R. M., Sheng, J., Andrews, A., Parker, R. J., Boesch, H., Anthony Bloom, A., and Ma, S.: Global methane budget and trend, 2010-2017: Complementarity of inverse analyses using in situ (globalviewplus ch4 obspack) and satellite (gosat) observations, Atmospheric Chemistry and Physics, 21, https://doi.org/10.5194/acp-21-4637-2021, 2021.</w:t>
      </w:r>
    </w:p>
    <w:p w14:paraId="2C630F87" w14:textId="77777777" w:rsidR="009C72B8" w:rsidRPr="009C72B8" w:rsidRDefault="009C72B8" w:rsidP="009C72B8">
      <w:pPr>
        <w:pStyle w:val="Bibliography"/>
      </w:pPr>
      <w:r w:rsidRPr="009C72B8">
        <w:t>Lu, X., Jacob, D. J., Wang, H., Maasakkers, J. D., Zhang, Y., Scarpelli, T. R., Shen, L., Qu, Z., Sulprizio, M. P., Nesser, H., Bloom, A. A., Ma, S., Worden, J. R., Fan, S., Parker, R. J., Boesch, H., Gautam, R., Gordon, D., Moran, M. D., Reuland, F., Villasana, C. A. O., and Andrews, A.: Methane emissions in the United States, Canada, and Mexico: evaluation of national methane emission inventories and 2010–2017 sectoral trends by inverse analysis of in situ (GLOBALVIEWplus CH&amp;lt;sub&amp;gt;4&amp;lt;/sub&amp;gt; ObsPack) and satellite (GOSAT) atmospheric observations, Atmos. Chem. Phys., 22, 395–418, https://doi.org/10.5194/acp-22-395-2022, 2022.</w:t>
      </w:r>
    </w:p>
    <w:p w14:paraId="6F577320" w14:textId="77777777" w:rsidR="009C72B8" w:rsidRPr="009C72B8" w:rsidRDefault="009C72B8" w:rsidP="009C72B8">
      <w:pPr>
        <w:pStyle w:val="Bibliography"/>
      </w:pPr>
      <w:r w:rsidRPr="009C72B8">
        <w:t>Lucchesi, R.: File Specification for GEOS-5 FP., GMAO Office Note No. 4 (Version 1.1), 61, 2017.</w:t>
      </w:r>
    </w:p>
    <w:p w14:paraId="08E87E9A" w14:textId="77777777" w:rsidR="009C72B8" w:rsidRPr="009C72B8" w:rsidRDefault="009C72B8" w:rsidP="009C72B8">
      <w:pPr>
        <w:pStyle w:val="Bibliography"/>
      </w:pPr>
      <w:r w:rsidRPr="009C72B8">
        <w:t>Ma, S., Worden, J. R., Bloom, A. A., Zhang, Y., Poulter, B., Cusworth, D. H., Yin, Y., Pandey, S., Maasakkers, J. D., Lu, X., Shen, L., Sheng, J., Frankenberg, C., Miller, C. E., and Jacob, D. J.: Satellite Constraints on the Latitudinal Distribution and Temperature Sensitivity of Wetland Methane Emissions, AGU Advances, 2, https://doi.org/10.1029/2021AV000408, 2021.</w:t>
      </w:r>
    </w:p>
    <w:p w14:paraId="5A4D83AE" w14:textId="77777777" w:rsidR="009C72B8" w:rsidRPr="009C72B8" w:rsidRDefault="009C72B8" w:rsidP="009C72B8">
      <w:pPr>
        <w:pStyle w:val="Bibliography"/>
      </w:pPr>
      <w:r w:rsidRPr="009C72B8">
        <w:t>Maasakkers, J. D., Jacob, D. J., Sulprizio, M. P., Turner, A. J., Weitz, M., Wirth, T., Hight, C., DeFigueiredo, M., Desai, M., Schmeltz, R., Hockstad, L., Bloom, A. A., Bowman, K. W., Jeong, S., and Fischer, M. L.: Gridded National Inventory of U.S. Methane Emissions, Environmental Science and Technology, 50, 13123–13133, https://doi.org/10.1021/acs.est.6b02878, 2016.</w:t>
      </w:r>
    </w:p>
    <w:p w14:paraId="6AC18AB7" w14:textId="77777777" w:rsidR="009C72B8" w:rsidRPr="009C72B8" w:rsidRDefault="009C72B8" w:rsidP="009C72B8">
      <w:pPr>
        <w:pStyle w:val="Bibliography"/>
      </w:pPr>
      <w:r w:rsidRPr="009C72B8">
        <w:t xml:space="preserve">Maasakkers, J. D., Jacob, D. J., Sulprizio, M. P., Scarpelli, T. R., Nesser, H., Sheng, J. X., Zhang, Y., Hersher, M., Anthony Bloom, A., Bowman, K. W., Worden, J. R., Janssens-Maenhout, G., and Parker, R. J.: Global distribution of methane emissions, emission trends, and </w:t>
      </w:r>
      <w:r w:rsidRPr="009C72B8">
        <w:lastRenderedPageBreak/>
        <w:t>OH concentrations and trends inferred from an inversion of GOSAT satellite data for 2010-2015, Atmospheric Chemistry and Physics, 19, 7859–7881, https://doi.org/10.5194/acp-19-7859-2019, 2019.</w:t>
      </w:r>
    </w:p>
    <w:p w14:paraId="1DF38CE3" w14:textId="77777777" w:rsidR="009C72B8" w:rsidRPr="009C72B8" w:rsidRDefault="009C72B8" w:rsidP="009C72B8">
      <w:pPr>
        <w:pStyle w:val="Bibliography"/>
      </w:pPr>
      <w:r w:rsidRPr="009C72B8">
        <w:t>Maasakkers, J. D., Jacob, D. J., Sulprizio, M. P., Scarpelli,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2370A45A" w14:textId="77777777" w:rsidR="009C72B8" w:rsidRPr="009C72B8" w:rsidRDefault="009C72B8" w:rsidP="009C72B8">
      <w:pPr>
        <w:pStyle w:val="Bibliography"/>
      </w:pPr>
      <w:r w:rsidRPr="009C72B8">
        <w:t>Miller, S. M., Wofsy, S. C., Michalak, A. M., Kort, E. A., Andrews, A. E., Biraud, S. C., Dlugokencky, E. J., Eluskiewicz, J., Fischer, M. L., Janssens-Maenhout, G., Miller, B. R., Miller, J. B., Montzka, S. A., Nehrkorn, T., and Sweeney, C.: Anthropogenic emissions of methane in the United States, Proceedings of the National Academy of Sciences, 110, 20018–20022, https://doi.org/10.1073/pnas.1314392110, 2013.</w:t>
      </w:r>
    </w:p>
    <w:p w14:paraId="335DD9E7" w14:textId="77777777" w:rsidR="009C72B8" w:rsidRPr="009C72B8" w:rsidRDefault="009C72B8" w:rsidP="009C72B8">
      <w:pPr>
        <w:pStyle w:val="Bibliography"/>
      </w:pPr>
      <w:r w:rsidRPr="009C72B8">
        <w:t>Moore, D. P., Li, N. P., Wendt, L. P., Castañeda, S. R., Falinski, M. M., Zhu, J.-J., Song, C., Ren, Z. J., and Zondlo, M. A.: Underestimation of Sector-Wide Methane Emissions from United States Wastewater Treatment, Environ. Sci. Technol., 57, 4082–4090, https://doi.org/10.1021/acs.est.2c05373, 2023.</w:t>
      </w:r>
    </w:p>
    <w:p w14:paraId="327D3827" w14:textId="77777777" w:rsidR="009C72B8" w:rsidRPr="009C72B8" w:rsidRDefault="009C72B8" w:rsidP="009C72B8">
      <w:pPr>
        <w:pStyle w:val="Bibliography"/>
      </w:pPr>
      <w:r w:rsidRPr="009C72B8">
        <w:t>NAS: Improving Characterization of Anthropogenic Methane Emissions in the United States, The National Academies Press, Washington, D.C., 2018.</w:t>
      </w:r>
    </w:p>
    <w:p w14:paraId="08E003B7" w14:textId="77777777" w:rsidR="009C72B8" w:rsidRPr="009C72B8" w:rsidRDefault="009C72B8" w:rsidP="009C72B8">
      <w:pPr>
        <w:pStyle w:val="Bibliography"/>
      </w:pPr>
      <w:r w:rsidRPr="009C72B8">
        <w:t>Nesser, H., Jacob, D. J., Maasakkers, J. D., Scarpelli, T. R., Sulprizio, M. P., Zhang, Y., and Rycroft, C. H.: Reduced-cost construction of Jacobian matrices for high-resolution inversions of satellite observations of atmospheric composition, Atmospheric Measurement Techniques, 14, https://doi.org/10.5194/amt-14-5521-2021, 2021.</w:t>
      </w:r>
    </w:p>
    <w:p w14:paraId="14FB4B44" w14:textId="77777777" w:rsidR="009C72B8" w:rsidRPr="009C72B8" w:rsidRDefault="009C72B8" w:rsidP="009C72B8">
      <w:pPr>
        <w:pStyle w:val="Bibliography"/>
      </w:pPr>
      <w:r w:rsidRPr="009C72B8">
        <w:t>Pennsylvania DEP: 2022 Pennsylvania Greenhouse Gas Inventory Report, Pennsylvania Department of Environmental Protection, 2022.</w:t>
      </w:r>
    </w:p>
    <w:p w14:paraId="078323A2" w14:textId="77777777" w:rsidR="009C72B8" w:rsidRPr="009C72B8" w:rsidRDefault="009C72B8" w:rsidP="009C72B8">
      <w:pPr>
        <w:pStyle w:val="Bibliography"/>
      </w:pPr>
      <w:r w:rsidRPr="009C72B8">
        <w:t>Pitt, J. R., Lopez-Coto, I., Hajny, K. D., Tomlin, J., Kaeser, R., Jayarathne, T., Stirm, B. H., Floerchinger, C. R., Loughner, C. P., Gately, C. K., Hutyra, L. R., Gurney, K. R., Roest, G. S., Liang, J., Gourdji, S., Karion, A., Whetstone, J. R., and Shepson, P. B.: New York City greenhouse gas emissions estimated with inverse modeling of aircraft measurements, Elementa: Science of the Anthropocene, 10, 00082, https://doi.org/10.1525/elementa.2021.00082, 2022.</w:t>
      </w:r>
    </w:p>
    <w:p w14:paraId="4CFAAC9B" w14:textId="77777777" w:rsidR="009C72B8" w:rsidRPr="009C72B8" w:rsidRDefault="009C72B8" w:rsidP="009C72B8">
      <w:pPr>
        <w:pStyle w:val="Bibliography"/>
      </w:pPr>
      <w:r w:rsidRPr="009C72B8">
        <w:t>Plant, G., Kort, E. A., Floerchinger, C., Gvakharia, A., Vimont, I., and Sweeney, C.: Large Fugitive Methane Emissions From Urban Centers Along the U.S. East Coast, Geophysical Research Letters, 46, 8500–8507, https://doi.org/10.1029/2019GL082635, 2019.</w:t>
      </w:r>
    </w:p>
    <w:p w14:paraId="47BC9D56" w14:textId="77777777" w:rsidR="009C72B8" w:rsidRPr="009C72B8" w:rsidRDefault="009C72B8" w:rsidP="009C72B8">
      <w:pPr>
        <w:pStyle w:val="Bibliography"/>
      </w:pPr>
      <w:r w:rsidRPr="009C72B8">
        <w:t>Plant, G., Kort, E. A., Murray, L. T., Maasakkers, J. D., and Aben, I.: Evaluating urban methane emissions from space using TROPOMI methane and carbon monoxide observations, Remote Sensing of Environment, 268, 112756, https://doi.org/10.1016/j.rse.2021.112756, 2022.</w:t>
      </w:r>
    </w:p>
    <w:p w14:paraId="29ECBCB8" w14:textId="77777777" w:rsidR="009C72B8" w:rsidRPr="009C72B8" w:rsidRDefault="009C72B8" w:rsidP="009C72B8">
      <w:pPr>
        <w:pStyle w:val="Bibliography"/>
      </w:pPr>
      <w:r w:rsidRPr="009C72B8">
        <w:t xml:space="preserve">Qu, Z., Jacob, D. J., Shen, L., Lu, X., Zhang, Y., Scarpelli, T. R., Nesser, H., Sulprizio, M. P., Maasakkers, J. D., Bloom, A. A., Worden, J. R., Parker, R. J., and Delgado, A. L.: Global </w:t>
      </w:r>
      <w:r w:rsidRPr="009C72B8">
        <w:lastRenderedPageBreak/>
        <w:t>distribution of methane emissions: a comparative inverse analysis of observations from the TROPOMI and GOSAT satellite instruments, Atmospheric Chemistry and Physics, 21, 14159–14175, https://doi.org/10.5194/acp-21-14159-2021, 2021.</w:t>
      </w:r>
    </w:p>
    <w:p w14:paraId="7A109577" w14:textId="77777777" w:rsidR="009C72B8" w:rsidRPr="009C72B8" w:rsidRDefault="009C72B8" w:rsidP="009C72B8">
      <w:pPr>
        <w:pStyle w:val="Bibliography"/>
      </w:pPr>
      <w:r w:rsidRPr="009C72B8">
        <w:t>Rodgers, C. D.: Inverse Methods for Atmospheric Sounding: Theory and Practice, 2000.</w:t>
      </w:r>
    </w:p>
    <w:p w14:paraId="6942E007" w14:textId="77777777" w:rsidR="009C72B8" w:rsidRPr="009C72B8" w:rsidRDefault="009C72B8" w:rsidP="009C72B8">
      <w:pPr>
        <w:pStyle w:val="Bibliography"/>
      </w:pPr>
      <w:r w:rsidRPr="009C72B8">
        <w:t>Russell, J.: South Side Landfill planning $25 million methane-conversion project, Indianapolis Business Journal, 19th March, 2019.</w:t>
      </w:r>
    </w:p>
    <w:p w14:paraId="459958AA" w14:textId="77777777" w:rsidR="009C72B8" w:rsidRPr="009C72B8" w:rsidRDefault="009C72B8" w:rsidP="009C72B8">
      <w:pPr>
        <w:pStyle w:val="Bibliography"/>
      </w:pPr>
      <w:r w:rsidRPr="009C72B8">
        <w:t>San Diego Air Pollution Control District: San Diego Air Pollution Control District Inspector’s Narrative, 2019.</w:t>
      </w:r>
    </w:p>
    <w:p w14:paraId="26EB4FB8" w14:textId="77777777" w:rsidR="009C72B8" w:rsidRPr="009C72B8" w:rsidRDefault="009C72B8" w:rsidP="009C72B8">
      <w:pPr>
        <w:pStyle w:val="Bibliography"/>
      </w:pPr>
      <w:r w:rsidRPr="009C72B8">
        <w:t>Sargent, M. R., Floerchinger, C., McKain, K., Budney, J., Gottlieb, E. W., Hutyra, L. R., Rudek, J., and Wofsy, S. C.: Majority of US urban natural gas emissions unaccounted for in inventories, Proceedings of the National Academy of Sciences, 118, e2105804118, https://doi.org/10.1073/pnas.2105804118, 2021.</w:t>
      </w:r>
    </w:p>
    <w:p w14:paraId="2C5E1724" w14:textId="77777777" w:rsidR="009C72B8" w:rsidRPr="009C72B8" w:rsidRDefault="009C72B8" w:rsidP="009C72B8">
      <w:pPr>
        <w:pStyle w:val="Bibliography"/>
      </w:pPr>
      <w:r w:rsidRPr="009C72B8">
        <w:t>Scarpelli, T. R., Jacob, D. J., Villasana,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30AA9CFE" w14:textId="77777777" w:rsidR="009C72B8" w:rsidRPr="009C72B8" w:rsidRDefault="009C72B8" w:rsidP="009C72B8">
      <w:pPr>
        <w:pStyle w:val="Bibliography"/>
      </w:pPr>
      <w:r w:rsidRPr="009C72B8">
        <w:t>Scarpelli, T. R., Jacob, D. J., Moran, M., Reuland, F., and Gordon, D.: A gridded inventory of Canada’s anthropogenic methane emissions, Environ. Res. Lett., 17, 014007, https://doi.org/10.1088/1748-9326/ac40b1, 2021.</w:t>
      </w:r>
    </w:p>
    <w:p w14:paraId="1C5578BE" w14:textId="77777777" w:rsidR="009C72B8" w:rsidRPr="009C72B8" w:rsidRDefault="009C72B8" w:rsidP="009C72B8">
      <w:pPr>
        <w:pStyle w:val="Bibliography"/>
      </w:pPr>
      <w:r w:rsidRPr="009C72B8">
        <w:t>Schneising, O., Buchwitz, M., Reuter, M., Vanselow, S., Bovensmann, H., and Burrows, J. P.: Remote sensing of methane leakage from natural gas and petroleum systems revisited, Atmospheric Chemistry and Physics, 20, 9169–9182, https://doi.org/10.5194/acp-20-9169-2020, 2020.</w:t>
      </w:r>
    </w:p>
    <w:p w14:paraId="1605DAE8" w14:textId="77777777" w:rsidR="009C72B8" w:rsidRPr="009C72B8" w:rsidRDefault="009C72B8" w:rsidP="009C72B8">
      <w:pPr>
        <w:pStyle w:val="Bibliography"/>
      </w:pPr>
      <w:r w:rsidRPr="009C72B8">
        <w:t>Seto, K. C., Güneralp, B., and Hutyra, L. R.: Global forecasts of urban expansion to 2030 and direct impacts on biodiversity and carbon pools, Proceedings of the National Academy of Sciences, 109, 16083–16088, https://doi.org/10.1073/pnas.1211658109, 2012.</w:t>
      </w:r>
    </w:p>
    <w:p w14:paraId="79ABAD80" w14:textId="77777777" w:rsidR="009C72B8" w:rsidRPr="009C72B8" w:rsidRDefault="009C72B8" w:rsidP="009C72B8">
      <w:pPr>
        <w:pStyle w:val="Bibliography"/>
      </w:pPr>
      <w:r w:rsidRPr="009C72B8">
        <w:t>Shen, L., Gautam, R., Omara, M., Zavala-Araiza, D., Maasakkers, J. D., Scarpelli, T. R., Lorente, A., Lyon, D., Sheng, J., Varon, D. J., Nesser, H., Qu, Z., Lu, X., Sulprizio, M. P., Hamburg, S. P., and Jacob, D. J.: Satellite quantification of oil and natural gas methane emissions in the US and Canada including contributions from individual basins, Atmospheric Chemistry and Physics, 22, 11203–11215, https://doi.org/10.5194/acp-22-11203-2022, 2022.</w:t>
      </w:r>
    </w:p>
    <w:p w14:paraId="4A2C02AF" w14:textId="77777777" w:rsidR="009C72B8" w:rsidRPr="009C72B8" w:rsidRDefault="009C72B8" w:rsidP="009C72B8">
      <w:pPr>
        <w:pStyle w:val="Bibliography"/>
      </w:pPr>
      <w:r w:rsidRPr="009C72B8">
        <w:t>Song, C., Zhu, J.-J., Willis, J. L., Moore, D. P., Zondlo, M. A., and Ren, Z. J.: Methane Emissions from Municipal Wastewater Collection and Treatment Systems, Environ. Sci. Technol., 57, 2248–2261, https://doi.org/10.1021/acs.est.2c04388, 2023.</w:t>
      </w:r>
    </w:p>
    <w:p w14:paraId="156FBEBB" w14:textId="77777777" w:rsidR="009C72B8" w:rsidRPr="009C72B8" w:rsidRDefault="009C72B8" w:rsidP="009C72B8">
      <w:pPr>
        <w:pStyle w:val="Bibliography"/>
      </w:pPr>
      <w:r w:rsidRPr="009C72B8">
        <w:t>Spokas, K., Bogner, J., Corcoran, M., and Walker, S.: From California dreaming to California data: Challenging historic models for landfill CH4 emissions, Elementa: Science of the Anthropocene, 3, 000051, https://doi.org/10.12952/journal.elementa.000051, 2015.</w:t>
      </w:r>
    </w:p>
    <w:p w14:paraId="7AF4C686" w14:textId="77777777" w:rsidR="009C72B8" w:rsidRPr="009C72B8" w:rsidRDefault="009C72B8" w:rsidP="009C72B8">
      <w:pPr>
        <w:pStyle w:val="Bibliography"/>
      </w:pPr>
      <w:r w:rsidRPr="009C72B8">
        <w:lastRenderedPageBreak/>
        <w:t>Streets, D. G., Canty, T., Carmichael, G. R., De Foy, B., Dickerson, R. R., Duncan, B. N., Edwards, D. P., Haynes, J. A., Henze, D. K., Houyoux, M. R., Jacob, D. J., Krotkov, N. A., Lamsal, L. N., Liu, Y., Lu, Z., Martin, R. V., Pfister, G. G., Pinder, R. W., Salawitch, R. J., and Wecht, K. J.: Emissions estimation from satellite retrievals: A review of current capability, Atmospheric Environment, 77, 1011–1042, https://doi.org/10.1016/j.atmosenv.2013.05.051, 2013.</w:t>
      </w:r>
    </w:p>
    <w:p w14:paraId="1B710488" w14:textId="77777777" w:rsidR="009C72B8" w:rsidRPr="009C72B8" w:rsidRDefault="009C72B8" w:rsidP="009C72B8">
      <w:pPr>
        <w:pStyle w:val="Bibliography"/>
      </w:pPr>
      <w:r w:rsidRPr="009C72B8">
        <w:t>Taylor, T.: Colorado 2021 Greenhouse Gas Inventory Update: With Historical Emissions from 2005 to 2019 and Projections to 2050, Colorado Air Pollution Control Division, Department of Public Health &amp; Environment, 2021.</w:t>
      </w:r>
    </w:p>
    <w:p w14:paraId="59C7A700" w14:textId="77777777" w:rsidR="009C72B8" w:rsidRPr="009C72B8" w:rsidRDefault="009C72B8" w:rsidP="009C72B8">
      <w:pPr>
        <w:pStyle w:val="Bibliography"/>
      </w:pPr>
      <w:r w:rsidRPr="009C72B8">
        <w:t>The White House: U.S. Methane Emissions Reduction Action Plan: Critical and commonsense steps to cut pollution and consumer costs, while boosting good-paying jobs and American competitiveness, The White House Office of Domestic Climate Policy, 2021.</w:t>
      </w:r>
    </w:p>
    <w:p w14:paraId="5B5EA3C8" w14:textId="77777777" w:rsidR="009C72B8" w:rsidRPr="009C72B8" w:rsidRDefault="009C72B8" w:rsidP="009C72B8">
      <w:pPr>
        <w:pStyle w:val="Bibliography"/>
      </w:pPr>
      <w:r w:rsidRPr="009C72B8">
        <w:t>Turner, A. J., Jacob, D. J., Wecht, K. J., Maasakkers, J. D., Lundgren, E., Andrews, A. E., Biraud, S. C., Boesch, H., Bowman, K. W., Deutscher, N. M., Dubey, M. K., Griffith, D. W. T., Hase, F., Kuze, A., Notholt, J., Ohyama, H., Parker, R., Payne, V. H., Sussmann, R., Sweeney, C., Velazco, V. A., Warneke, T., Wennberg, P. O., and Wunch, D.: Estimating global and North American methane emissions with high spatial resolution using GOSAT satellite data, Atmospheric Chemistry and Physics, 15, 7049–7069, https://doi.org/10.5194/acp-15-7049-2015, 2015.</w:t>
      </w:r>
    </w:p>
    <w:p w14:paraId="58BE285D" w14:textId="77777777" w:rsidR="009C72B8" w:rsidRPr="009C72B8" w:rsidRDefault="009C72B8" w:rsidP="009C72B8">
      <w:pPr>
        <w:pStyle w:val="Bibliography"/>
      </w:pPr>
      <w:r w:rsidRPr="009C72B8">
        <w:t>U.S. Census Bureau: 2010 Census Urban and Rural Classification and Urban Area Criteria, 2010.</w:t>
      </w:r>
    </w:p>
    <w:p w14:paraId="121F6988" w14:textId="77777777" w:rsidR="009C72B8" w:rsidRPr="009C72B8" w:rsidRDefault="009C72B8" w:rsidP="009C72B8">
      <w:pPr>
        <w:pStyle w:val="Bibliography"/>
      </w:pPr>
      <w:r w:rsidRPr="009C72B8">
        <w:t>U.S. Census Bureau: TIGER/Line Shapefile, 2017, 2010 nation, U.S., 2010 Census Urban Area National, U.S. Census Bureau, 2017.</w:t>
      </w:r>
    </w:p>
    <w:p w14:paraId="5A202F8A" w14:textId="77777777" w:rsidR="009C72B8" w:rsidRPr="009C72B8" w:rsidRDefault="009C72B8" w:rsidP="009C72B8">
      <w:pPr>
        <w:pStyle w:val="Bibliography"/>
      </w:pPr>
      <w:r w:rsidRPr="009C72B8">
        <w:t>USDA: 2017 Census of Agriculture, U.S. Department of Agriculture, 2019.</w:t>
      </w:r>
    </w:p>
    <w:p w14:paraId="1FCCB69F" w14:textId="77777777" w:rsidR="009C72B8" w:rsidRPr="009C72B8" w:rsidRDefault="009C72B8" w:rsidP="009C72B8">
      <w:pPr>
        <w:pStyle w:val="Bibliography"/>
      </w:pPr>
      <w:r w:rsidRPr="009C72B8">
        <w:t>Varon, D. J., Jacob, D. J., Hmiel, B., Gautam, R., Lyon, D. R., Omara, M., Sulprizio, M., Shen, L., Pendergrass, D., Nesser, H., Qu, Z., Barkley, Z. R., Miles, N. L., Richardson, S. J., Davis, K. J., Pandey, S., Lu, X., Lorente, A., Borsdorff, T., Maasakkers, J. D., and Aben, I.: Continuous weekly monitoring of methane emissions from the Permian Basin by inversion of TROPOMI satellite observations, Atmospheric Chemistry and Physics Discussions, 1–26, https://doi.org/10.5194/acp-2022-749, 2022.</w:t>
      </w:r>
    </w:p>
    <w:p w14:paraId="0B86C469" w14:textId="77777777" w:rsidR="009C72B8" w:rsidRPr="009C72B8" w:rsidRDefault="009C72B8" w:rsidP="009C72B8">
      <w:pPr>
        <w:pStyle w:val="Bibliography"/>
      </w:pPr>
      <w:r w:rsidRPr="009C72B8">
        <w:t>Veefkind, J. P., Aben, I., McMullan, K., Förster, H., de Vries, J., Otter, G., Claas, J., Eskes, H. J., de Haan, J. F., Kleipool, Q., van Weele, M., Hasekamp, O., Hoogeveen, R., Landgraf, J., Snel, R., Tol, P., Ingmann, P., Voors, R., Kruizinga, B., Vink, R., Visser, H., and Levelt, P. F.: TROPOMI on the ESA Sentinel-5 Precursor: A GMES mission for global observations of the atmospheric composition for climate, air quality and ozone layer applications, Remote Sensing of Environment, 120, 70–83, https://doi.org/10.1016/j.rse.2011.09.027, 2012.</w:t>
      </w:r>
    </w:p>
    <w:p w14:paraId="4C29B108" w14:textId="77777777" w:rsidR="009C72B8" w:rsidRPr="009C72B8" w:rsidRDefault="009C72B8" w:rsidP="009C72B8">
      <w:pPr>
        <w:pStyle w:val="Bibliography"/>
      </w:pPr>
      <w:r w:rsidRPr="009C72B8">
        <w:t>Vera, A.: State finds violations at landfill, The Progress Index, 3rd January, 2016.</w:t>
      </w:r>
    </w:p>
    <w:p w14:paraId="76796548" w14:textId="77777777" w:rsidR="009C72B8" w:rsidRPr="009C72B8" w:rsidRDefault="009C72B8" w:rsidP="009C72B8">
      <w:pPr>
        <w:pStyle w:val="Bibliography"/>
      </w:pPr>
      <w:r w:rsidRPr="009C72B8">
        <w:lastRenderedPageBreak/>
        <w:t>Wecht, K. J., Jacob, D. J., Frankenberg, C., Jiang, Z., and Blake, D. R.: Mapping of North American methane emissions with high spatial resolution by inversion of SCIAMACHY satellite data, J. Geophys. Res. Atmos. Res., 119, 7741–7756, https://doi.org/10.1002/2014JD021551, 2014a.</w:t>
      </w:r>
    </w:p>
    <w:p w14:paraId="2A2F7225" w14:textId="77777777" w:rsidR="009C72B8" w:rsidRPr="009C72B8" w:rsidRDefault="009C72B8" w:rsidP="009C72B8">
      <w:pPr>
        <w:pStyle w:val="Bibliography"/>
      </w:pPr>
      <w:r w:rsidRPr="009C72B8">
        <w:t>Wecht, K. J., Jacob, D. J., Sulprizio, M. P., Santoni, G. W., Wofsy, S. C., Parker, R., Bösch, H., and Worden, J.: Spatially resolving methane emissions in California: constraints from the CalNex aircraft campaign and from present (GOSAT, TES) and future (TROPOMI, geostationary) satellite observations, Atmospheric Chemistry and Physics, 14, 8173–8184, https://doi.org/10.5194/acp-14-8173-2014, 2014b.</w:t>
      </w:r>
    </w:p>
    <w:p w14:paraId="793AB9FF" w14:textId="77777777" w:rsidR="009C72B8" w:rsidRPr="009C72B8" w:rsidRDefault="009C72B8" w:rsidP="009C72B8">
      <w:pPr>
        <w:pStyle w:val="Bibliography"/>
      </w:pPr>
      <w:r w:rsidRPr="009C72B8">
        <w:t>Wise, J.: Government Oversight: A review of Dothan’s attempts to expand its landfill, Dothan Eagle, 27th January, 2019.</w:t>
      </w:r>
    </w:p>
    <w:p w14:paraId="5CFE738E" w14:textId="77777777" w:rsidR="009C72B8" w:rsidRPr="009C72B8" w:rsidRDefault="009C72B8" w:rsidP="009C72B8">
      <w:pPr>
        <w:pStyle w:val="Bibliography"/>
      </w:pPr>
      <w:r w:rsidRPr="009C72B8">
        <w:t>Wong, K. W., Fu, D., Pongetti, T. J., Newman, S., Kort, E. A., Duren, R., Hsu, Y.-K., Miller, C. E., Yung, Y. L., and Sander, S. P.: Mapping CH</w:t>
      </w:r>
      <w:r w:rsidRPr="009C72B8">
        <w:rPr>
          <w:vertAlign w:val="subscript"/>
        </w:rPr>
        <w:t>4</w:t>
      </w:r>
      <w:r w:rsidRPr="009C72B8">
        <w:t> : CO</w:t>
      </w:r>
      <w:r w:rsidRPr="009C72B8">
        <w:rPr>
          <w:vertAlign w:val="subscript"/>
        </w:rPr>
        <w:t>2</w:t>
      </w:r>
      <w:r w:rsidRPr="009C72B8">
        <w:t xml:space="preserve"> ratios in Los Angeles with CLARS-FTS from Mount Wilson, California, Atmospheric Chemistry and Physics, 15, 241–252, https://doi.org/10.5194/acp-15-241-2015, 2015.</w:t>
      </w:r>
    </w:p>
    <w:p w14:paraId="28A3FB9C" w14:textId="77777777" w:rsidR="009C72B8" w:rsidRPr="009C72B8" w:rsidRDefault="009C72B8" w:rsidP="009C72B8">
      <w:pPr>
        <w:pStyle w:val="Bibliography"/>
      </w:pPr>
      <w:r w:rsidRPr="009C72B8">
        <w:t>Wunch, D., Wennberg, P. O., Toon, G. C., Connor, B. J., Fisher, B., Osterman, G. B., Frankenberg, C., Mandrake, L., O’Dell, C., Ahonen, P., Biraud, S. C., Castano, R., Cressie, N., Crisp, D., Deutscher, N. M., Eldering, A., Fisher, M. L., Griffith, D. W. T., Gunson, M., Heikkinen, P., Keppel-Aleks, G., Kyrö, E., Lindenmaier, R., Macatangay, R., Mendonca, J., Messerschmidt, J., Miller, C. E., Morino, I., Notholt, J., Oyafuso, F. A., Rettinger, M., Robinson, J., Roehl, C. M., Salawitch, R. J., Sherlock, V., Strong, K., Sussmann, R., Tanaka, T., Thompson, D. R., Uchino, O., Warneke, T., and Wofsy, S. C.: A method for evaluating bias in global measurements of CO</w:t>
      </w:r>
      <w:r w:rsidRPr="009C72B8">
        <w:rPr>
          <w:vertAlign w:val="subscript"/>
        </w:rPr>
        <w:t>2</w:t>
      </w:r>
      <w:r w:rsidRPr="009C72B8">
        <w:t xml:space="preserve"> total columns from space, Atmospheric Chemistry and Physics, 11, 12317–12337, https://doi.org/10.5194/acp-11-12317-2011, 2011.</w:t>
      </w:r>
    </w:p>
    <w:p w14:paraId="35F84E2A" w14:textId="77777777" w:rsidR="009C72B8" w:rsidRPr="009C72B8" w:rsidRDefault="009C72B8" w:rsidP="009C72B8">
      <w:pPr>
        <w:pStyle w:val="Bibliography"/>
      </w:pPr>
      <w:r w:rsidRPr="009C72B8">
        <w:t>Wunch, D., Toon, G. C., Hedelius, J. K., Vizenor, N., Roehl, C. M., Saad, K. M., Blavier, J.-F. L., Blake, D. R., and Wennberg, P. O.: Quantifying the loss of processed natural gas within California’s South Coast Air Basin using long-term measurements of ethane and methane, Atmos. Chem. Phys., 16, 14091–14105, https://doi.org/10.5194/acp-16-14091-2016, 2016.</w:t>
      </w:r>
    </w:p>
    <w:p w14:paraId="11DB6778" w14:textId="77777777" w:rsidR="009C72B8" w:rsidRPr="009C72B8" w:rsidRDefault="009C72B8" w:rsidP="009C72B8">
      <w:pPr>
        <w:pStyle w:val="Bibliography"/>
      </w:pPr>
      <w:r w:rsidRPr="009C72B8">
        <w:t>Yadav, V., Duren, R., Mueller, K., Verhulst, K. R., Nehrkorn, T., Kim, J., Weiss, R. F., Keeling, R., Sander, S., Fischer, M. L., Newman, S., Falk, M., Kuwayama, T., Hopkins, F., Rafiq, T., Whetstone, J., and Miller, C.: Spatio-temporally Resolved Methane Fluxes From the Los Angeles Megacity, Journal of Geophysical Research: Atmospheres, 124, 5131–5148, https://doi.org/10.1029/2018JD030062, 2019.</w:t>
      </w:r>
    </w:p>
    <w:p w14:paraId="291D21A4" w14:textId="77777777" w:rsidR="009C72B8" w:rsidRPr="009C72B8" w:rsidRDefault="009C72B8" w:rsidP="009C72B8">
      <w:pPr>
        <w:pStyle w:val="Bibliography"/>
      </w:pPr>
      <w:r w:rsidRPr="009C72B8">
        <w:t>Yadav, V., Verhulst, K., Duren, R., Thorpe, A., Kim, J., Keeling, R., Weiss, R., Cusworth, D., Mountain, M., Miller, C., and Whetstone, J.: A declining trend of methane emissions in the Los Angeles basin from 2015 to 2020, Environ. Res. Lett., 18, 034004, https://doi.org/10.1088/1748-9326/acb6a9, 2023.</w:t>
      </w:r>
    </w:p>
    <w:p w14:paraId="5DA04926" w14:textId="77777777" w:rsidR="009C72B8" w:rsidRPr="009C72B8" w:rsidRDefault="009C72B8" w:rsidP="009C72B8">
      <w:pPr>
        <w:pStyle w:val="Bibliography"/>
      </w:pPr>
      <w:r w:rsidRPr="009C72B8">
        <w:t xml:space="preserve">Yu, X., Millet, D. B., Wells, K. C., Henze, D. K., Cao, H., Griffis, T. J., Kort, E. A., Plant, G., Deventer, M. J., Kolka, R. K., Roman, D. T., Davis, K. J., Desai, A. R., Baier, B. C., McKain, K., Czarnetzki, A. C., and Bloom, A. A.: Aircraft-based inversions quantify the importance of </w:t>
      </w:r>
      <w:r w:rsidRPr="009C72B8">
        <w:lastRenderedPageBreak/>
        <w:t>wetlands and livestock for Upper Midwest methane emissions, Atmospheric Chemistry and Physics, 21, 951–971, https://doi.org/10.5194/acp-21-951-2021, 2021.</w:t>
      </w:r>
    </w:p>
    <w:p w14:paraId="692315F6" w14:textId="77777777" w:rsidR="009C72B8" w:rsidRPr="009C72B8" w:rsidRDefault="009C72B8" w:rsidP="009C72B8">
      <w:pPr>
        <w:pStyle w:val="Bibliography"/>
      </w:pPr>
      <w:r w:rsidRPr="009C72B8">
        <w:t>Zhang, Y., Jacob, D. J., Maasakkers, J. D., Sulprizio, M. P., Sheng, J.-X., Gautam, R., and Worden, J.: Monitoring global tropospheric OH concentrations using satellite observations of atmospheric methane, Atmospheric Chemistry and Physics, 18, 15959–15973, https://doi.org/10.5194/acp-18-15959-2018, 2018.</w:t>
      </w:r>
    </w:p>
    <w:p w14:paraId="020E726F" w14:textId="77777777" w:rsidR="009C72B8" w:rsidRPr="009C72B8" w:rsidRDefault="009C72B8" w:rsidP="009C72B8">
      <w:pPr>
        <w:pStyle w:val="Bibliography"/>
      </w:pPr>
      <w:r w:rsidRPr="009C72B8">
        <w:t>Zhang, Y., Gautam, R., Pandey, S., Omara, M., Maasakkers, J. D., Sadavarte, P., Lyon, D., Nesser, H., Sulprizio, M. P., Varon, D. J., Zhang, R., Houweling, S., Zavala-Araiza, D., Alvarez, R. A., Lorente, A., Hamburg, S. P., Aben, I., and Jacob, D. J.: Quantifying methane emissions from the largest oil-producing basin in the United States from space, Science Advances, 6, eaaz5120, https://doi.org/10.1126/sciadv.aaz5120, 2020.</w:t>
      </w:r>
    </w:p>
    <w:p w14:paraId="63E2A735" w14:textId="515099BB" w:rsidR="00602BBE" w:rsidRPr="00973BF2" w:rsidRDefault="00F954BB">
      <w:r>
        <w:fldChar w:fldCharType="end"/>
      </w:r>
    </w:p>
    <w:sectPr w:rsidR="00602BBE" w:rsidRPr="00973BF2" w:rsidSect="00F372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FAD86" w14:textId="77777777" w:rsidR="008A45DA" w:rsidRDefault="008A45DA" w:rsidP="00112218">
      <w:r>
        <w:separator/>
      </w:r>
    </w:p>
  </w:endnote>
  <w:endnote w:type="continuationSeparator" w:id="0">
    <w:p w14:paraId="2D84C071" w14:textId="77777777" w:rsidR="008A45DA" w:rsidRDefault="008A45DA"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75C06" w14:textId="77777777" w:rsidR="008A45DA" w:rsidRDefault="008A45DA" w:rsidP="00112218">
      <w:r>
        <w:separator/>
      </w:r>
    </w:p>
  </w:footnote>
  <w:footnote w:type="continuationSeparator" w:id="0">
    <w:p w14:paraId="1F7EEA01" w14:textId="77777777" w:rsidR="008A45DA" w:rsidRDefault="008A45DA"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4903"/>
    <w:rsid w:val="00005976"/>
    <w:rsid w:val="000076C6"/>
    <w:rsid w:val="000108AA"/>
    <w:rsid w:val="0001160D"/>
    <w:rsid w:val="00012A35"/>
    <w:rsid w:val="00012B5D"/>
    <w:rsid w:val="000133A5"/>
    <w:rsid w:val="0001370F"/>
    <w:rsid w:val="00014EC1"/>
    <w:rsid w:val="0001535D"/>
    <w:rsid w:val="00020EE6"/>
    <w:rsid w:val="0002114F"/>
    <w:rsid w:val="00025A13"/>
    <w:rsid w:val="00030985"/>
    <w:rsid w:val="000319D9"/>
    <w:rsid w:val="000330CF"/>
    <w:rsid w:val="00034AC8"/>
    <w:rsid w:val="00036E35"/>
    <w:rsid w:val="00037EE2"/>
    <w:rsid w:val="00040B88"/>
    <w:rsid w:val="00041D0F"/>
    <w:rsid w:val="0004598D"/>
    <w:rsid w:val="00046B68"/>
    <w:rsid w:val="000471CC"/>
    <w:rsid w:val="00050963"/>
    <w:rsid w:val="000510DA"/>
    <w:rsid w:val="0005208E"/>
    <w:rsid w:val="000522DC"/>
    <w:rsid w:val="000525CA"/>
    <w:rsid w:val="00054470"/>
    <w:rsid w:val="000545CE"/>
    <w:rsid w:val="00054A34"/>
    <w:rsid w:val="00060237"/>
    <w:rsid w:val="000602C2"/>
    <w:rsid w:val="00064212"/>
    <w:rsid w:val="00065213"/>
    <w:rsid w:val="00066335"/>
    <w:rsid w:val="000663AD"/>
    <w:rsid w:val="00073E77"/>
    <w:rsid w:val="00075074"/>
    <w:rsid w:val="000760BB"/>
    <w:rsid w:val="00080551"/>
    <w:rsid w:val="000805B3"/>
    <w:rsid w:val="00080BD1"/>
    <w:rsid w:val="00081298"/>
    <w:rsid w:val="0008317E"/>
    <w:rsid w:val="00085A48"/>
    <w:rsid w:val="0009149A"/>
    <w:rsid w:val="0009254E"/>
    <w:rsid w:val="00093C51"/>
    <w:rsid w:val="00093CE7"/>
    <w:rsid w:val="00093DD4"/>
    <w:rsid w:val="000948FE"/>
    <w:rsid w:val="00096FEF"/>
    <w:rsid w:val="000A0B9F"/>
    <w:rsid w:val="000A32F3"/>
    <w:rsid w:val="000A3EE9"/>
    <w:rsid w:val="000A497F"/>
    <w:rsid w:val="000A4C03"/>
    <w:rsid w:val="000A6465"/>
    <w:rsid w:val="000A6880"/>
    <w:rsid w:val="000B32F7"/>
    <w:rsid w:val="000B4540"/>
    <w:rsid w:val="000B4C5D"/>
    <w:rsid w:val="000B54EC"/>
    <w:rsid w:val="000B628E"/>
    <w:rsid w:val="000B665D"/>
    <w:rsid w:val="000C0BEA"/>
    <w:rsid w:val="000C0D2F"/>
    <w:rsid w:val="000C19F3"/>
    <w:rsid w:val="000C269E"/>
    <w:rsid w:val="000C310B"/>
    <w:rsid w:val="000C3D0F"/>
    <w:rsid w:val="000C43DF"/>
    <w:rsid w:val="000C4634"/>
    <w:rsid w:val="000C5B1A"/>
    <w:rsid w:val="000C60C6"/>
    <w:rsid w:val="000C67B6"/>
    <w:rsid w:val="000C6DDD"/>
    <w:rsid w:val="000C7673"/>
    <w:rsid w:val="000D1015"/>
    <w:rsid w:val="000D2BA1"/>
    <w:rsid w:val="000D3AFE"/>
    <w:rsid w:val="000D7E55"/>
    <w:rsid w:val="000E0D61"/>
    <w:rsid w:val="000E257D"/>
    <w:rsid w:val="000E7A42"/>
    <w:rsid w:val="000F229F"/>
    <w:rsid w:val="000F230B"/>
    <w:rsid w:val="000F2620"/>
    <w:rsid w:val="000F3D47"/>
    <w:rsid w:val="000F41ED"/>
    <w:rsid w:val="000F513B"/>
    <w:rsid w:val="000F5581"/>
    <w:rsid w:val="000F6F7E"/>
    <w:rsid w:val="000F7C98"/>
    <w:rsid w:val="0010092E"/>
    <w:rsid w:val="00100E70"/>
    <w:rsid w:val="001017B3"/>
    <w:rsid w:val="00102AF3"/>
    <w:rsid w:val="00107329"/>
    <w:rsid w:val="001100B8"/>
    <w:rsid w:val="00111F79"/>
    <w:rsid w:val="00112218"/>
    <w:rsid w:val="00112598"/>
    <w:rsid w:val="00112BF4"/>
    <w:rsid w:val="00112E18"/>
    <w:rsid w:val="001130F7"/>
    <w:rsid w:val="00113ED9"/>
    <w:rsid w:val="0011516C"/>
    <w:rsid w:val="00116066"/>
    <w:rsid w:val="001165E4"/>
    <w:rsid w:val="001178EE"/>
    <w:rsid w:val="00122F34"/>
    <w:rsid w:val="00125BEA"/>
    <w:rsid w:val="00127B78"/>
    <w:rsid w:val="00132DAA"/>
    <w:rsid w:val="0013300C"/>
    <w:rsid w:val="00134D7F"/>
    <w:rsid w:val="00134F62"/>
    <w:rsid w:val="00135689"/>
    <w:rsid w:val="00135CE4"/>
    <w:rsid w:val="001367E5"/>
    <w:rsid w:val="00136BC7"/>
    <w:rsid w:val="0014130F"/>
    <w:rsid w:val="001435A8"/>
    <w:rsid w:val="0014533F"/>
    <w:rsid w:val="0014553B"/>
    <w:rsid w:val="00146284"/>
    <w:rsid w:val="00146D72"/>
    <w:rsid w:val="001473D6"/>
    <w:rsid w:val="0015075C"/>
    <w:rsid w:val="001514B9"/>
    <w:rsid w:val="00151628"/>
    <w:rsid w:val="00152FED"/>
    <w:rsid w:val="001532E9"/>
    <w:rsid w:val="00155455"/>
    <w:rsid w:val="001568F5"/>
    <w:rsid w:val="001572D6"/>
    <w:rsid w:val="001577FF"/>
    <w:rsid w:val="00157961"/>
    <w:rsid w:val="001621C3"/>
    <w:rsid w:val="00163087"/>
    <w:rsid w:val="00163C98"/>
    <w:rsid w:val="00165206"/>
    <w:rsid w:val="0016623C"/>
    <w:rsid w:val="00166614"/>
    <w:rsid w:val="00172438"/>
    <w:rsid w:val="00172BE8"/>
    <w:rsid w:val="0017357A"/>
    <w:rsid w:val="0017360D"/>
    <w:rsid w:val="00174751"/>
    <w:rsid w:val="0017589D"/>
    <w:rsid w:val="001765E5"/>
    <w:rsid w:val="00176FC4"/>
    <w:rsid w:val="001811CB"/>
    <w:rsid w:val="001812A8"/>
    <w:rsid w:val="001823D5"/>
    <w:rsid w:val="00183AA0"/>
    <w:rsid w:val="00186484"/>
    <w:rsid w:val="00190FA3"/>
    <w:rsid w:val="0019599B"/>
    <w:rsid w:val="00195C82"/>
    <w:rsid w:val="00196DC9"/>
    <w:rsid w:val="001A0AAE"/>
    <w:rsid w:val="001A10D0"/>
    <w:rsid w:val="001A13E9"/>
    <w:rsid w:val="001A367E"/>
    <w:rsid w:val="001A437E"/>
    <w:rsid w:val="001A4627"/>
    <w:rsid w:val="001A5124"/>
    <w:rsid w:val="001A6F70"/>
    <w:rsid w:val="001B0D67"/>
    <w:rsid w:val="001B0F6B"/>
    <w:rsid w:val="001B317B"/>
    <w:rsid w:val="001B31E4"/>
    <w:rsid w:val="001B4897"/>
    <w:rsid w:val="001B4A42"/>
    <w:rsid w:val="001B5212"/>
    <w:rsid w:val="001B581C"/>
    <w:rsid w:val="001B6C97"/>
    <w:rsid w:val="001C0377"/>
    <w:rsid w:val="001C0ED0"/>
    <w:rsid w:val="001C41E7"/>
    <w:rsid w:val="001C4A43"/>
    <w:rsid w:val="001C56F8"/>
    <w:rsid w:val="001C61E6"/>
    <w:rsid w:val="001C76C1"/>
    <w:rsid w:val="001D040A"/>
    <w:rsid w:val="001D05E3"/>
    <w:rsid w:val="001D21AD"/>
    <w:rsid w:val="001D4447"/>
    <w:rsid w:val="001D46FE"/>
    <w:rsid w:val="001D4F3E"/>
    <w:rsid w:val="001D54DF"/>
    <w:rsid w:val="001D705A"/>
    <w:rsid w:val="001D7612"/>
    <w:rsid w:val="001D7B4D"/>
    <w:rsid w:val="001D7B5F"/>
    <w:rsid w:val="001D7C11"/>
    <w:rsid w:val="001E0060"/>
    <w:rsid w:val="001E0770"/>
    <w:rsid w:val="001E0B1D"/>
    <w:rsid w:val="001E1154"/>
    <w:rsid w:val="001E1628"/>
    <w:rsid w:val="001E2000"/>
    <w:rsid w:val="001E52B8"/>
    <w:rsid w:val="001E60C7"/>
    <w:rsid w:val="001E7BA6"/>
    <w:rsid w:val="001F2361"/>
    <w:rsid w:val="001F60FD"/>
    <w:rsid w:val="001F667A"/>
    <w:rsid w:val="001F7401"/>
    <w:rsid w:val="001F7B45"/>
    <w:rsid w:val="00201AAE"/>
    <w:rsid w:val="00202404"/>
    <w:rsid w:val="002031BC"/>
    <w:rsid w:val="00203C40"/>
    <w:rsid w:val="0020458F"/>
    <w:rsid w:val="002072F5"/>
    <w:rsid w:val="00207D24"/>
    <w:rsid w:val="00210525"/>
    <w:rsid w:val="00213EBE"/>
    <w:rsid w:val="00216872"/>
    <w:rsid w:val="00216EC7"/>
    <w:rsid w:val="0022057B"/>
    <w:rsid w:val="0022085E"/>
    <w:rsid w:val="002217CA"/>
    <w:rsid w:val="002231DD"/>
    <w:rsid w:val="00231835"/>
    <w:rsid w:val="00235274"/>
    <w:rsid w:val="00236212"/>
    <w:rsid w:val="00237C52"/>
    <w:rsid w:val="002456E8"/>
    <w:rsid w:val="00250269"/>
    <w:rsid w:val="00255730"/>
    <w:rsid w:val="00257634"/>
    <w:rsid w:val="002576B5"/>
    <w:rsid w:val="00257F6B"/>
    <w:rsid w:val="002607C4"/>
    <w:rsid w:val="00260ACC"/>
    <w:rsid w:val="00261C1D"/>
    <w:rsid w:val="00262395"/>
    <w:rsid w:val="0026566F"/>
    <w:rsid w:val="00265893"/>
    <w:rsid w:val="00265EA9"/>
    <w:rsid w:val="00266F22"/>
    <w:rsid w:val="00267670"/>
    <w:rsid w:val="00267AB0"/>
    <w:rsid w:val="00267EEA"/>
    <w:rsid w:val="00271694"/>
    <w:rsid w:val="00272CC5"/>
    <w:rsid w:val="00274048"/>
    <w:rsid w:val="00276208"/>
    <w:rsid w:val="002770E0"/>
    <w:rsid w:val="0027788C"/>
    <w:rsid w:val="00277B94"/>
    <w:rsid w:val="0028067E"/>
    <w:rsid w:val="002806CE"/>
    <w:rsid w:val="0028085B"/>
    <w:rsid w:val="0028365E"/>
    <w:rsid w:val="002838E7"/>
    <w:rsid w:val="00283BC0"/>
    <w:rsid w:val="002867D4"/>
    <w:rsid w:val="002867F8"/>
    <w:rsid w:val="00286BD1"/>
    <w:rsid w:val="0029095D"/>
    <w:rsid w:val="002923A7"/>
    <w:rsid w:val="00293BE1"/>
    <w:rsid w:val="00295D37"/>
    <w:rsid w:val="00296165"/>
    <w:rsid w:val="00297C07"/>
    <w:rsid w:val="002A0901"/>
    <w:rsid w:val="002A1950"/>
    <w:rsid w:val="002A1A35"/>
    <w:rsid w:val="002A2607"/>
    <w:rsid w:val="002A5C66"/>
    <w:rsid w:val="002A6E8B"/>
    <w:rsid w:val="002A7FBB"/>
    <w:rsid w:val="002B02AB"/>
    <w:rsid w:val="002B39F6"/>
    <w:rsid w:val="002B59CC"/>
    <w:rsid w:val="002B69A4"/>
    <w:rsid w:val="002B7031"/>
    <w:rsid w:val="002C00EB"/>
    <w:rsid w:val="002C068F"/>
    <w:rsid w:val="002C1748"/>
    <w:rsid w:val="002C2190"/>
    <w:rsid w:val="002C2A03"/>
    <w:rsid w:val="002D0380"/>
    <w:rsid w:val="002D0C86"/>
    <w:rsid w:val="002D111D"/>
    <w:rsid w:val="002D2D50"/>
    <w:rsid w:val="002D332F"/>
    <w:rsid w:val="002D3DE6"/>
    <w:rsid w:val="002D5BAD"/>
    <w:rsid w:val="002D67BB"/>
    <w:rsid w:val="002E042A"/>
    <w:rsid w:val="002E2630"/>
    <w:rsid w:val="002E36D8"/>
    <w:rsid w:val="002E4A10"/>
    <w:rsid w:val="002E6E6F"/>
    <w:rsid w:val="002E7370"/>
    <w:rsid w:val="002F0415"/>
    <w:rsid w:val="002F52AD"/>
    <w:rsid w:val="00301DF3"/>
    <w:rsid w:val="003040A8"/>
    <w:rsid w:val="003108B2"/>
    <w:rsid w:val="00310C63"/>
    <w:rsid w:val="003126ED"/>
    <w:rsid w:val="003154D6"/>
    <w:rsid w:val="003158DC"/>
    <w:rsid w:val="003166C7"/>
    <w:rsid w:val="003168EA"/>
    <w:rsid w:val="00316DA7"/>
    <w:rsid w:val="00317652"/>
    <w:rsid w:val="0032207F"/>
    <w:rsid w:val="00322D0C"/>
    <w:rsid w:val="00323391"/>
    <w:rsid w:val="00323470"/>
    <w:rsid w:val="003243C0"/>
    <w:rsid w:val="003252FF"/>
    <w:rsid w:val="00327D69"/>
    <w:rsid w:val="00330C31"/>
    <w:rsid w:val="00331023"/>
    <w:rsid w:val="003324A5"/>
    <w:rsid w:val="003332A3"/>
    <w:rsid w:val="00333FA4"/>
    <w:rsid w:val="003349F3"/>
    <w:rsid w:val="00336385"/>
    <w:rsid w:val="003367B3"/>
    <w:rsid w:val="0033785E"/>
    <w:rsid w:val="003440BA"/>
    <w:rsid w:val="0034548D"/>
    <w:rsid w:val="00346531"/>
    <w:rsid w:val="00347B67"/>
    <w:rsid w:val="00353776"/>
    <w:rsid w:val="003539E6"/>
    <w:rsid w:val="00353A99"/>
    <w:rsid w:val="003567BB"/>
    <w:rsid w:val="003569D5"/>
    <w:rsid w:val="003572D4"/>
    <w:rsid w:val="00357B8D"/>
    <w:rsid w:val="00360EA7"/>
    <w:rsid w:val="00361369"/>
    <w:rsid w:val="00362746"/>
    <w:rsid w:val="003644D4"/>
    <w:rsid w:val="0036556D"/>
    <w:rsid w:val="00366013"/>
    <w:rsid w:val="00366780"/>
    <w:rsid w:val="00367D8C"/>
    <w:rsid w:val="003729C8"/>
    <w:rsid w:val="00372C77"/>
    <w:rsid w:val="003731EE"/>
    <w:rsid w:val="00375B38"/>
    <w:rsid w:val="00375E61"/>
    <w:rsid w:val="00377757"/>
    <w:rsid w:val="0038092C"/>
    <w:rsid w:val="00381CA9"/>
    <w:rsid w:val="00382C47"/>
    <w:rsid w:val="0038532E"/>
    <w:rsid w:val="0038533B"/>
    <w:rsid w:val="00385BB6"/>
    <w:rsid w:val="00386957"/>
    <w:rsid w:val="00386B40"/>
    <w:rsid w:val="0038788A"/>
    <w:rsid w:val="00391BC3"/>
    <w:rsid w:val="003929AE"/>
    <w:rsid w:val="00392D91"/>
    <w:rsid w:val="00392F72"/>
    <w:rsid w:val="003936D6"/>
    <w:rsid w:val="00393DFF"/>
    <w:rsid w:val="00394B85"/>
    <w:rsid w:val="00394E99"/>
    <w:rsid w:val="00395A8A"/>
    <w:rsid w:val="003A0A98"/>
    <w:rsid w:val="003A1BC7"/>
    <w:rsid w:val="003A2E4E"/>
    <w:rsid w:val="003A7B62"/>
    <w:rsid w:val="003B1167"/>
    <w:rsid w:val="003B127B"/>
    <w:rsid w:val="003B15AB"/>
    <w:rsid w:val="003B1741"/>
    <w:rsid w:val="003B2417"/>
    <w:rsid w:val="003B4F4C"/>
    <w:rsid w:val="003B59CB"/>
    <w:rsid w:val="003B618C"/>
    <w:rsid w:val="003C174E"/>
    <w:rsid w:val="003C1938"/>
    <w:rsid w:val="003C308E"/>
    <w:rsid w:val="003C3729"/>
    <w:rsid w:val="003C6288"/>
    <w:rsid w:val="003C65F3"/>
    <w:rsid w:val="003D01B0"/>
    <w:rsid w:val="003D0FA6"/>
    <w:rsid w:val="003D3E63"/>
    <w:rsid w:val="003D4170"/>
    <w:rsid w:val="003D5FB2"/>
    <w:rsid w:val="003D698A"/>
    <w:rsid w:val="003D7A11"/>
    <w:rsid w:val="003E097F"/>
    <w:rsid w:val="003E0BB7"/>
    <w:rsid w:val="003E0D11"/>
    <w:rsid w:val="003E1CC1"/>
    <w:rsid w:val="003E50EA"/>
    <w:rsid w:val="003E5769"/>
    <w:rsid w:val="003E5FF0"/>
    <w:rsid w:val="003E6295"/>
    <w:rsid w:val="003F32EE"/>
    <w:rsid w:val="003F3553"/>
    <w:rsid w:val="003F535C"/>
    <w:rsid w:val="003F5E73"/>
    <w:rsid w:val="003F6572"/>
    <w:rsid w:val="0040206E"/>
    <w:rsid w:val="004021AF"/>
    <w:rsid w:val="0040254E"/>
    <w:rsid w:val="00402AF5"/>
    <w:rsid w:val="004040FD"/>
    <w:rsid w:val="00404931"/>
    <w:rsid w:val="00407186"/>
    <w:rsid w:val="00411C6F"/>
    <w:rsid w:val="00413DF3"/>
    <w:rsid w:val="00417E6F"/>
    <w:rsid w:val="004215EF"/>
    <w:rsid w:val="00423707"/>
    <w:rsid w:val="004239AA"/>
    <w:rsid w:val="00423E82"/>
    <w:rsid w:val="00424575"/>
    <w:rsid w:val="0042686C"/>
    <w:rsid w:val="00431303"/>
    <w:rsid w:val="00433A5F"/>
    <w:rsid w:val="00433B40"/>
    <w:rsid w:val="00433B63"/>
    <w:rsid w:val="00435001"/>
    <w:rsid w:val="0043500C"/>
    <w:rsid w:val="00435381"/>
    <w:rsid w:val="00436DCC"/>
    <w:rsid w:val="004432BB"/>
    <w:rsid w:val="004438A4"/>
    <w:rsid w:val="00444CC0"/>
    <w:rsid w:val="00450C1A"/>
    <w:rsid w:val="0045363F"/>
    <w:rsid w:val="004538C9"/>
    <w:rsid w:val="004547C7"/>
    <w:rsid w:val="00461BC1"/>
    <w:rsid w:val="004637D0"/>
    <w:rsid w:val="00470366"/>
    <w:rsid w:val="00471F41"/>
    <w:rsid w:val="004724C3"/>
    <w:rsid w:val="00474EBE"/>
    <w:rsid w:val="00476A9D"/>
    <w:rsid w:val="00480ED9"/>
    <w:rsid w:val="00483A3B"/>
    <w:rsid w:val="0048419F"/>
    <w:rsid w:val="004854E7"/>
    <w:rsid w:val="004864FE"/>
    <w:rsid w:val="00486CD4"/>
    <w:rsid w:val="00487B1F"/>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3D21"/>
    <w:rsid w:val="004B493F"/>
    <w:rsid w:val="004C2B85"/>
    <w:rsid w:val="004C3387"/>
    <w:rsid w:val="004D1BCE"/>
    <w:rsid w:val="004D27D1"/>
    <w:rsid w:val="004D2E2D"/>
    <w:rsid w:val="004D33BD"/>
    <w:rsid w:val="004D3628"/>
    <w:rsid w:val="004D36D7"/>
    <w:rsid w:val="004D6CA9"/>
    <w:rsid w:val="004D72B5"/>
    <w:rsid w:val="004D75E3"/>
    <w:rsid w:val="004D7FC3"/>
    <w:rsid w:val="004E2C54"/>
    <w:rsid w:val="004E3C17"/>
    <w:rsid w:val="004E3C5D"/>
    <w:rsid w:val="004E3E30"/>
    <w:rsid w:val="004E5439"/>
    <w:rsid w:val="004E6E8C"/>
    <w:rsid w:val="004F2D8E"/>
    <w:rsid w:val="004F419A"/>
    <w:rsid w:val="004F4DBA"/>
    <w:rsid w:val="004F5918"/>
    <w:rsid w:val="004F5D5D"/>
    <w:rsid w:val="004F7D1B"/>
    <w:rsid w:val="00500E82"/>
    <w:rsid w:val="00500F8B"/>
    <w:rsid w:val="00503604"/>
    <w:rsid w:val="005057DF"/>
    <w:rsid w:val="0050625D"/>
    <w:rsid w:val="00506381"/>
    <w:rsid w:val="00507010"/>
    <w:rsid w:val="0050778D"/>
    <w:rsid w:val="00507DDF"/>
    <w:rsid w:val="0051007C"/>
    <w:rsid w:val="00511950"/>
    <w:rsid w:val="005131AC"/>
    <w:rsid w:val="00514AA0"/>
    <w:rsid w:val="005178BE"/>
    <w:rsid w:val="00520F1D"/>
    <w:rsid w:val="00520F9F"/>
    <w:rsid w:val="00521989"/>
    <w:rsid w:val="00521BF2"/>
    <w:rsid w:val="00521D0D"/>
    <w:rsid w:val="00522565"/>
    <w:rsid w:val="005230FD"/>
    <w:rsid w:val="005258BF"/>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56"/>
    <w:rsid w:val="00553ECD"/>
    <w:rsid w:val="00554F6C"/>
    <w:rsid w:val="00555E7D"/>
    <w:rsid w:val="00563644"/>
    <w:rsid w:val="00563AC2"/>
    <w:rsid w:val="00564E6D"/>
    <w:rsid w:val="00565423"/>
    <w:rsid w:val="0056605F"/>
    <w:rsid w:val="005677C3"/>
    <w:rsid w:val="00567AFF"/>
    <w:rsid w:val="00571FA8"/>
    <w:rsid w:val="0057503D"/>
    <w:rsid w:val="00577811"/>
    <w:rsid w:val="00577CF6"/>
    <w:rsid w:val="00580AA1"/>
    <w:rsid w:val="00581BE2"/>
    <w:rsid w:val="00590472"/>
    <w:rsid w:val="0059329B"/>
    <w:rsid w:val="0059457F"/>
    <w:rsid w:val="00594675"/>
    <w:rsid w:val="00597C3C"/>
    <w:rsid w:val="005A1285"/>
    <w:rsid w:val="005A1C4E"/>
    <w:rsid w:val="005A5EEC"/>
    <w:rsid w:val="005A6187"/>
    <w:rsid w:val="005A6C0A"/>
    <w:rsid w:val="005A6CB7"/>
    <w:rsid w:val="005A6D62"/>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C7CA9"/>
    <w:rsid w:val="005D1672"/>
    <w:rsid w:val="005D1FA2"/>
    <w:rsid w:val="005D2126"/>
    <w:rsid w:val="005D50EC"/>
    <w:rsid w:val="005D551E"/>
    <w:rsid w:val="005D6E91"/>
    <w:rsid w:val="005D7D3C"/>
    <w:rsid w:val="005E36EA"/>
    <w:rsid w:val="005E4497"/>
    <w:rsid w:val="005E4B4C"/>
    <w:rsid w:val="005F03CD"/>
    <w:rsid w:val="005F0491"/>
    <w:rsid w:val="005F0A5D"/>
    <w:rsid w:val="005F11CA"/>
    <w:rsid w:val="005F1E5B"/>
    <w:rsid w:val="005F2417"/>
    <w:rsid w:val="005F3E24"/>
    <w:rsid w:val="005F5428"/>
    <w:rsid w:val="005F5C57"/>
    <w:rsid w:val="005F5CFD"/>
    <w:rsid w:val="005F62E3"/>
    <w:rsid w:val="005F7191"/>
    <w:rsid w:val="005F72B4"/>
    <w:rsid w:val="005F7608"/>
    <w:rsid w:val="005F7AEB"/>
    <w:rsid w:val="0060210D"/>
    <w:rsid w:val="00602BBE"/>
    <w:rsid w:val="0060323A"/>
    <w:rsid w:val="006043D4"/>
    <w:rsid w:val="006046B6"/>
    <w:rsid w:val="00604A12"/>
    <w:rsid w:val="00605EA4"/>
    <w:rsid w:val="00606901"/>
    <w:rsid w:val="00606F50"/>
    <w:rsid w:val="006077B4"/>
    <w:rsid w:val="00611516"/>
    <w:rsid w:val="006128E7"/>
    <w:rsid w:val="006132F0"/>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72FD"/>
    <w:rsid w:val="006607BD"/>
    <w:rsid w:val="00661626"/>
    <w:rsid w:val="00662572"/>
    <w:rsid w:val="00663B5D"/>
    <w:rsid w:val="00664282"/>
    <w:rsid w:val="006642C6"/>
    <w:rsid w:val="006642EC"/>
    <w:rsid w:val="00664966"/>
    <w:rsid w:val="00664A9F"/>
    <w:rsid w:val="00665FA8"/>
    <w:rsid w:val="00666585"/>
    <w:rsid w:val="00667142"/>
    <w:rsid w:val="00670F07"/>
    <w:rsid w:val="006751FA"/>
    <w:rsid w:val="0067590A"/>
    <w:rsid w:val="00676233"/>
    <w:rsid w:val="00683050"/>
    <w:rsid w:val="00685E57"/>
    <w:rsid w:val="00687833"/>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CBE"/>
    <w:rsid w:val="006B1CD2"/>
    <w:rsid w:val="006B24AB"/>
    <w:rsid w:val="006B2808"/>
    <w:rsid w:val="006B39B7"/>
    <w:rsid w:val="006B4E88"/>
    <w:rsid w:val="006B684D"/>
    <w:rsid w:val="006C0639"/>
    <w:rsid w:val="006C308C"/>
    <w:rsid w:val="006C37A7"/>
    <w:rsid w:val="006C3DB2"/>
    <w:rsid w:val="006C4083"/>
    <w:rsid w:val="006C4F2F"/>
    <w:rsid w:val="006C5D97"/>
    <w:rsid w:val="006D25B8"/>
    <w:rsid w:val="006D2CC3"/>
    <w:rsid w:val="006D2FBA"/>
    <w:rsid w:val="006D530D"/>
    <w:rsid w:val="006D6531"/>
    <w:rsid w:val="006D7F6A"/>
    <w:rsid w:val="006E023C"/>
    <w:rsid w:val="006E07BF"/>
    <w:rsid w:val="006E0B66"/>
    <w:rsid w:val="006E4934"/>
    <w:rsid w:val="006E601D"/>
    <w:rsid w:val="006E6383"/>
    <w:rsid w:val="006E6541"/>
    <w:rsid w:val="006F18BF"/>
    <w:rsid w:val="006F218A"/>
    <w:rsid w:val="006F2CD6"/>
    <w:rsid w:val="006F3112"/>
    <w:rsid w:val="006F5AB6"/>
    <w:rsid w:val="006F661A"/>
    <w:rsid w:val="007025FC"/>
    <w:rsid w:val="00702EAE"/>
    <w:rsid w:val="00703680"/>
    <w:rsid w:val="007038A3"/>
    <w:rsid w:val="007038D6"/>
    <w:rsid w:val="00704EB9"/>
    <w:rsid w:val="00705096"/>
    <w:rsid w:val="007050CC"/>
    <w:rsid w:val="0070694F"/>
    <w:rsid w:val="00706960"/>
    <w:rsid w:val="00706BB8"/>
    <w:rsid w:val="00707A0F"/>
    <w:rsid w:val="00711289"/>
    <w:rsid w:val="007122CC"/>
    <w:rsid w:val="00712C99"/>
    <w:rsid w:val="00714C03"/>
    <w:rsid w:val="00715764"/>
    <w:rsid w:val="007179B7"/>
    <w:rsid w:val="00717DF5"/>
    <w:rsid w:val="00720003"/>
    <w:rsid w:val="00721ED2"/>
    <w:rsid w:val="00722719"/>
    <w:rsid w:val="007256CA"/>
    <w:rsid w:val="00726E62"/>
    <w:rsid w:val="00727655"/>
    <w:rsid w:val="0072776E"/>
    <w:rsid w:val="007305E0"/>
    <w:rsid w:val="00730A6F"/>
    <w:rsid w:val="007321D5"/>
    <w:rsid w:val="007328A7"/>
    <w:rsid w:val="00733119"/>
    <w:rsid w:val="00733FDE"/>
    <w:rsid w:val="007344C5"/>
    <w:rsid w:val="00734506"/>
    <w:rsid w:val="007373E7"/>
    <w:rsid w:val="00737862"/>
    <w:rsid w:val="00737CBE"/>
    <w:rsid w:val="007402E1"/>
    <w:rsid w:val="00740715"/>
    <w:rsid w:val="00742DA8"/>
    <w:rsid w:val="00743983"/>
    <w:rsid w:val="00744FE3"/>
    <w:rsid w:val="00745996"/>
    <w:rsid w:val="007463E0"/>
    <w:rsid w:val="00746663"/>
    <w:rsid w:val="0074675F"/>
    <w:rsid w:val="0075246E"/>
    <w:rsid w:val="00752D44"/>
    <w:rsid w:val="00755CE0"/>
    <w:rsid w:val="00756BB9"/>
    <w:rsid w:val="00761D24"/>
    <w:rsid w:val="007623A0"/>
    <w:rsid w:val="00762FD2"/>
    <w:rsid w:val="0076395B"/>
    <w:rsid w:val="007648D0"/>
    <w:rsid w:val="007648EC"/>
    <w:rsid w:val="0076777C"/>
    <w:rsid w:val="00771467"/>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12ED"/>
    <w:rsid w:val="00791F53"/>
    <w:rsid w:val="00792917"/>
    <w:rsid w:val="007943F1"/>
    <w:rsid w:val="007A139F"/>
    <w:rsid w:val="007A1632"/>
    <w:rsid w:val="007A1AE0"/>
    <w:rsid w:val="007A6263"/>
    <w:rsid w:val="007A62FC"/>
    <w:rsid w:val="007A7FC6"/>
    <w:rsid w:val="007B09B2"/>
    <w:rsid w:val="007B140B"/>
    <w:rsid w:val="007B15B0"/>
    <w:rsid w:val="007B190B"/>
    <w:rsid w:val="007B3E30"/>
    <w:rsid w:val="007B4020"/>
    <w:rsid w:val="007B4F2A"/>
    <w:rsid w:val="007B52E7"/>
    <w:rsid w:val="007B6BE6"/>
    <w:rsid w:val="007C147A"/>
    <w:rsid w:val="007D60DF"/>
    <w:rsid w:val="007D7078"/>
    <w:rsid w:val="007E07CB"/>
    <w:rsid w:val="007E0C24"/>
    <w:rsid w:val="007E1CCC"/>
    <w:rsid w:val="007E295F"/>
    <w:rsid w:val="007E2E25"/>
    <w:rsid w:val="007E4136"/>
    <w:rsid w:val="007E5D8D"/>
    <w:rsid w:val="007E69C2"/>
    <w:rsid w:val="007E6C3E"/>
    <w:rsid w:val="007F155A"/>
    <w:rsid w:val="007F1E4B"/>
    <w:rsid w:val="007F3124"/>
    <w:rsid w:val="00800D24"/>
    <w:rsid w:val="00801A88"/>
    <w:rsid w:val="0080425D"/>
    <w:rsid w:val="00806DFF"/>
    <w:rsid w:val="008118C7"/>
    <w:rsid w:val="0081450A"/>
    <w:rsid w:val="008150A2"/>
    <w:rsid w:val="00815225"/>
    <w:rsid w:val="008152E3"/>
    <w:rsid w:val="00816CC5"/>
    <w:rsid w:val="0081778E"/>
    <w:rsid w:val="0082093F"/>
    <w:rsid w:val="00820C77"/>
    <w:rsid w:val="00826AA8"/>
    <w:rsid w:val="008302D7"/>
    <w:rsid w:val="00830C59"/>
    <w:rsid w:val="008318F3"/>
    <w:rsid w:val="00834710"/>
    <w:rsid w:val="00834E77"/>
    <w:rsid w:val="008360A3"/>
    <w:rsid w:val="008400F8"/>
    <w:rsid w:val="0084023E"/>
    <w:rsid w:val="008457B1"/>
    <w:rsid w:val="00846FB9"/>
    <w:rsid w:val="00847482"/>
    <w:rsid w:val="00850D3D"/>
    <w:rsid w:val="00851CAB"/>
    <w:rsid w:val="0085494C"/>
    <w:rsid w:val="008551AB"/>
    <w:rsid w:val="0085587E"/>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4D1"/>
    <w:rsid w:val="00883C27"/>
    <w:rsid w:val="00884168"/>
    <w:rsid w:val="0088523A"/>
    <w:rsid w:val="00887A6B"/>
    <w:rsid w:val="00887F3A"/>
    <w:rsid w:val="00890594"/>
    <w:rsid w:val="00890B4F"/>
    <w:rsid w:val="008910D1"/>
    <w:rsid w:val="00891F7B"/>
    <w:rsid w:val="0089247D"/>
    <w:rsid w:val="008939C8"/>
    <w:rsid w:val="00894E06"/>
    <w:rsid w:val="00895280"/>
    <w:rsid w:val="0089735F"/>
    <w:rsid w:val="008A29FE"/>
    <w:rsid w:val="008A369C"/>
    <w:rsid w:val="008A45DA"/>
    <w:rsid w:val="008A556F"/>
    <w:rsid w:val="008A7D04"/>
    <w:rsid w:val="008B0710"/>
    <w:rsid w:val="008B08D6"/>
    <w:rsid w:val="008B1E6C"/>
    <w:rsid w:val="008B3F44"/>
    <w:rsid w:val="008B76DC"/>
    <w:rsid w:val="008C02E8"/>
    <w:rsid w:val="008C1F0D"/>
    <w:rsid w:val="008C3DEF"/>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4611"/>
    <w:rsid w:val="008F4BC8"/>
    <w:rsid w:val="008F5D43"/>
    <w:rsid w:val="00902065"/>
    <w:rsid w:val="0090361F"/>
    <w:rsid w:val="009045C7"/>
    <w:rsid w:val="009054A4"/>
    <w:rsid w:val="00906A1B"/>
    <w:rsid w:val="00906AC5"/>
    <w:rsid w:val="0091130E"/>
    <w:rsid w:val="00913042"/>
    <w:rsid w:val="009130AC"/>
    <w:rsid w:val="00913AF5"/>
    <w:rsid w:val="00914133"/>
    <w:rsid w:val="00914C58"/>
    <w:rsid w:val="00915D5F"/>
    <w:rsid w:val="0091719A"/>
    <w:rsid w:val="009217A3"/>
    <w:rsid w:val="0092425A"/>
    <w:rsid w:val="009248C7"/>
    <w:rsid w:val="009257AC"/>
    <w:rsid w:val="00930C90"/>
    <w:rsid w:val="00932054"/>
    <w:rsid w:val="00932DCB"/>
    <w:rsid w:val="009332F6"/>
    <w:rsid w:val="009348A6"/>
    <w:rsid w:val="009350E5"/>
    <w:rsid w:val="00935287"/>
    <w:rsid w:val="00935FBF"/>
    <w:rsid w:val="00936343"/>
    <w:rsid w:val="0093788E"/>
    <w:rsid w:val="00937D59"/>
    <w:rsid w:val="0094006E"/>
    <w:rsid w:val="00940EB7"/>
    <w:rsid w:val="00944E59"/>
    <w:rsid w:val="00946911"/>
    <w:rsid w:val="00946FDA"/>
    <w:rsid w:val="00947F73"/>
    <w:rsid w:val="00950A25"/>
    <w:rsid w:val="00952B7E"/>
    <w:rsid w:val="00952D34"/>
    <w:rsid w:val="00953525"/>
    <w:rsid w:val="0095372F"/>
    <w:rsid w:val="00954A4D"/>
    <w:rsid w:val="00963310"/>
    <w:rsid w:val="009645B6"/>
    <w:rsid w:val="00965EDD"/>
    <w:rsid w:val="00967830"/>
    <w:rsid w:val="00973A1E"/>
    <w:rsid w:val="00973BF2"/>
    <w:rsid w:val="009770AD"/>
    <w:rsid w:val="009802AF"/>
    <w:rsid w:val="00980A29"/>
    <w:rsid w:val="009824F2"/>
    <w:rsid w:val="00983C1F"/>
    <w:rsid w:val="00983F09"/>
    <w:rsid w:val="00984D86"/>
    <w:rsid w:val="009861E2"/>
    <w:rsid w:val="00986D28"/>
    <w:rsid w:val="00987D0E"/>
    <w:rsid w:val="00987FB3"/>
    <w:rsid w:val="00990E5E"/>
    <w:rsid w:val="009923C3"/>
    <w:rsid w:val="00994AE4"/>
    <w:rsid w:val="0099618B"/>
    <w:rsid w:val="00996F51"/>
    <w:rsid w:val="009A306C"/>
    <w:rsid w:val="009A6DFD"/>
    <w:rsid w:val="009A7F41"/>
    <w:rsid w:val="009B17D8"/>
    <w:rsid w:val="009B1DFB"/>
    <w:rsid w:val="009B2A55"/>
    <w:rsid w:val="009B2BF9"/>
    <w:rsid w:val="009B3F73"/>
    <w:rsid w:val="009B45F2"/>
    <w:rsid w:val="009B6046"/>
    <w:rsid w:val="009B6C76"/>
    <w:rsid w:val="009B750F"/>
    <w:rsid w:val="009C1320"/>
    <w:rsid w:val="009C13BF"/>
    <w:rsid w:val="009C1C4E"/>
    <w:rsid w:val="009C3CFA"/>
    <w:rsid w:val="009C499F"/>
    <w:rsid w:val="009C59C0"/>
    <w:rsid w:val="009C5A27"/>
    <w:rsid w:val="009C72B8"/>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5396"/>
    <w:rsid w:val="00A05EC0"/>
    <w:rsid w:val="00A0748E"/>
    <w:rsid w:val="00A109E9"/>
    <w:rsid w:val="00A10FEF"/>
    <w:rsid w:val="00A1169A"/>
    <w:rsid w:val="00A13ABB"/>
    <w:rsid w:val="00A156A8"/>
    <w:rsid w:val="00A15B40"/>
    <w:rsid w:val="00A17685"/>
    <w:rsid w:val="00A21B62"/>
    <w:rsid w:val="00A22717"/>
    <w:rsid w:val="00A22755"/>
    <w:rsid w:val="00A23C43"/>
    <w:rsid w:val="00A269E0"/>
    <w:rsid w:val="00A3467D"/>
    <w:rsid w:val="00A349EF"/>
    <w:rsid w:val="00A349F1"/>
    <w:rsid w:val="00A37197"/>
    <w:rsid w:val="00A3776F"/>
    <w:rsid w:val="00A40D3F"/>
    <w:rsid w:val="00A414A6"/>
    <w:rsid w:val="00A418B9"/>
    <w:rsid w:val="00A42E07"/>
    <w:rsid w:val="00A440C1"/>
    <w:rsid w:val="00A44DAA"/>
    <w:rsid w:val="00A52B95"/>
    <w:rsid w:val="00A53589"/>
    <w:rsid w:val="00A54A38"/>
    <w:rsid w:val="00A54CF2"/>
    <w:rsid w:val="00A55893"/>
    <w:rsid w:val="00A60146"/>
    <w:rsid w:val="00A60E0E"/>
    <w:rsid w:val="00A60FF9"/>
    <w:rsid w:val="00A61A17"/>
    <w:rsid w:val="00A634C4"/>
    <w:rsid w:val="00A6428A"/>
    <w:rsid w:val="00A6433B"/>
    <w:rsid w:val="00A66DA1"/>
    <w:rsid w:val="00A6720E"/>
    <w:rsid w:val="00A71C1D"/>
    <w:rsid w:val="00A72C09"/>
    <w:rsid w:val="00A74664"/>
    <w:rsid w:val="00A759DF"/>
    <w:rsid w:val="00A75D32"/>
    <w:rsid w:val="00A76812"/>
    <w:rsid w:val="00A768CA"/>
    <w:rsid w:val="00A80155"/>
    <w:rsid w:val="00A82233"/>
    <w:rsid w:val="00A8239C"/>
    <w:rsid w:val="00A82967"/>
    <w:rsid w:val="00A84019"/>
    <w:rsid w:val="00A847E9"/>
    <w:rsid w:val="00A86483"/>
    <w:rsid w:val="00A876DA"/>
    <w:rsid w:val="00A9077F"/>
    <w:rsid w:val="00A91924"/>
    <w:rsid w:val="00A9195B"/>
    <w:rsid w:val="00A94181"/>
    <w:rsid w:val="00A94625"/>
    <w:rsid w:val="00A95966"/>
    <w:rsid w:val="00A95FA6"/>
    <w:rsid w:val="00A976BA"/>
    <w:rsid w:val="00A976C3"/>
    <w:rsid w:val="00AA0A43"/>
    <w:rsid w:val="00AA15A0"/>
    <w:rsid w:val="00AA1DC9"/>
    <w:rsid w:val="00AA2343"/>
    <w:rsid w:val="00AB148C"/>
    <w:rsid w:val="00AB2B3E"/>
    <w:rsid w:val="00AB2E73"/>
    <w:rsid w:val="00AB3C41"/>
    <w:rsid w:val="00AB5662"/>
    <w:rsid w:val="00AB7FE7"/>
    <w:rsid w:val="00AC180A"/>
    <w:rsid w:val="00AD22AA"/>
    <w:rsid w:val="00AD2391"/>
    <w:rsid w:val="00AD42EC"/>
    <w:rsid w:val="00AD5EA6"/>
    <w:rsid w:val="00AD6DD2"/>
    <w:rsid w:val="00AD706D"/>
    <w:rsid w:val="00AD7C69"/>
    <w:rsid w:val="00AE00A1"/>
    <w:rsid w:val="00AE0B99"/>
    <w:rsid w:val="00AE0C3B"/>
    <w:rsid w:val="00AE23A9"/>
    <w:rsid w:val="00AE2689"/>
    <w:rsid w:val="00AE2CBF"/>
    <w:rsid w:val="00AE2CE5"/>
    <w:rsid w:val="00AE42EE"/>
    <w:rsid w:val="00AE57E9"/>
    <w:rsid w:val="00AE6733"/>
    <w:rsid w:val="00AE7A4E"/>
    <w:rsid w:val="00AE7BA5"/>
    <w:rsid w:val="00AF2E9D"/>
    <w:rsid w:val="00AF32C2"/>
    <w:rsid w:val="00AF41D6"/>
    <w:rsid w:val="00AF44EC"/>
    <w:rsid w:val="00AF5CEB"/>
    <w:rsid w:val="00AF6257"/>
    <w:rsid w:val="00B02373"/>
    <w:rsid w:val="00B029CD"/>
    <w:rsid w:val="00B0437B"/>
    <w:rsid w:val="00B04F60"/>
    <w:rsid w:val="00B05171"/>
    <w:rsid w:val="00B05D2D"/>
    <w:rsid w:val="00B11954"/>
    <w:rsid w:val="00B11BE5"/>
    <w:rsid w:val="00B11F0C"/>
    <w:rsid w:val="00B13301"/>
    <w:rsid w:val="00B13A3D"/>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00C4"/>
    <w:rsid w:val="00B3336E"/>
    <w:rsid w:val="00B33A0E"/>
    <w:rsid w:val="00B34787"/>
    <w:rsid w:val="00B34D17"/>
    <w:rsid w:val="00B3556E"/>
    <w:rsid w:val="00B40A20"/>
    <w:rsid w:val="00B43966"/>
    <w:rsid w:val="00B44582"/>
    <w:rsid w:val="00B4464F"/>
    <w:rsid w:val="00B44F51"/>
    <w:rsid w:val="00B5099A"/>
    <w:rsid w:val="00B50B84"/>
    <w:rsid w:val="00B50D7D"/>
    <w:rsid w:val="00B51761"/>
    <w:rsid w:val="00B52086"/>
    <w:rsid w:val="00B5224E"/>
    <w:rsid w:val="00B5244D"/>
    <w:rsid w:val="00B5363B"/>
    <w:rsid w:val="00B53EFE"/>
    <w:rsid w:val="00B543F9"/>
    <w:rsid w:val="00B57A49"/>
    <w:rsid w:val="00B60536"/>
    <w:rsid w:val="00B619F4"/>
    <w:rsid w:val="00B63937"/>
    <w:rsid w:val="00B641C8"/>
    <w:rsid w:val="00B647C2"/>
    <w:rsid w:val="00B64A97"/>
    <w:rsid w:val="00B65779"/>
    <w:rsid w:val="00B67DCF"/>
    <w:rsid w:val="00B71BBD"/>
    <w:rsid w:val="00B745EC"/>
    <w:rsid w:val="00B746C6"/>
    <w:rsid w:val="00B75DC6"/>
    <w:rsid w:val="00B81A89"/>
    <w:rsid w:val="00B828F9"/>
    <w:rsid w:val="00B82E8B"/>
    <w:rsid w:val="00B85757"/>
    <w:rsid w:val="00B85986"/>
    <w:rsid w:val="00B9317E"/>
    <w:rsid w:val="00B935EB"/>
    <w:rsid w:val="00B946E2"/>
    <w:rsid w:val="00B9519B"/>
    <w:rsid w:val="00B97F90"/>
    <w:rsid w:val="00BA1AFC"/>
    <w:rsid w:val="00BA1D2F"/>
    <w:rsid w:val="00BA2006"/>
    <w:rsid w:val="00BA44EC"/>
    <w:rsid w:val="00BA4A05"/>
    <w:rsid w:val="00BA4ABC"/>
    <w:rsid w:val="00BA6A2B"/>
    <w:rsid w:val="00BA6EA3"/>
    <w:rsid w:val="00BB275C"/>
    <w:rsid w:val="00BB4E97"/>
    <w:rsid w:val="00BB5B57"/>
    <w:rsid w:val="00BB64E5"/>
    <w:rsid w:val="00BB675C"/>
    <w:rsid w:val="00BB7178"/>
    <w:rsid w:val="00BC14A8"/>
    <w:rsid w:val="00BC181E"/>
    <w:rsid w:val="00BC2011"/>
    <w:rsid w:val="00BC2319"/>
    <w:rsid w:val="00BC409C"/>
    <w:rsid w:val="00BC6834"/>
    <w:rsid w:val="00BD0926"/>
    <w:rsid w:val="00BD166D"/>
    <w:rsid w:val="00BD1C7B"/>
    <w:rsid w:val="00BD3D88"/>
    <w:rsid w:val="00BD547C"/>
    <w:rsid w:val="00BD679D"/>
    <w:rsid w:val="00BE3287"/>
    <w:rsid w:val="00BE585B"/>
    <w:rsid w:val="00BE5C87"/>
    <w:rsid w:val="00BF094E"/>
    <w:rsid w:val="00BF0EE9"/>
    <w:rsid w:val="00BF1D58"/>
    <w:rsid w:val="00BF2A79"/>
    <w:rsid w:val="00BF4129"/>
    <w:rsid w:val="00BF5DBB"/>
    <w:rsid w:val="00C01462"/>
    <w:rsid w:val="00C02291"/>
    <w:rsid w:val="00C025E3"/>
    <w:rsid w:val="00C030D6"/>
    <w:rsid w:val="00C03412"/>
    <w:rsid w:val="00C036BD"/>
    <w:rsid w:val="00C05FA1"/>
    <w:rsid w:val="00C06A23"/>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79A9"/>
    <w:rsid w:val="00C57F30"/>
    <w:rsid w:val="00C6220E"/>
    <w:rsid w:val="00C62317"/>
    <w:rsid w:val="00C62B77"/>
    <w:rsid w:val="00C6508E"/>
    <w:rsid w:val="00C675C8"/>
    <w:rsid w:val="00C67741"/>
    <w:rsid w:val="00C7023C"/>
    <w:rsid w:val="00C71319"/>
    <w:rsid w:val="00C71B62"/>
    <w:rsid w:val="00C7236B"/>
    <w:rsid w:val="00C73594"/>
    <w:rsid w:val="00C753D2"/>
    <w:rsid w:val="00C75AC5"/>
    <w:rsid w:val="00C76617"/>
    <w:rsid w:val="00C76E63"/>
    <w:rsid w:val="00C773C4"/>
    <w:rsid w:val="00C81EA3"/>
    <w:rsid w:val="00C82EBF"/>
    <w:rsid w:val="00C84194"/>
    <w:rsid w:val="00C906B9"/>
    <w:rsid w:val="00C90FF0"/>
    <w:rsid w:val="00C912C7"/>
    <w:rsid w:val="00C9294D"/>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76"/>
    <w:rsid w:val="00CA5559"/>
    <w:rsid w:val="00CA7EA4"/>
    <w:rsid w:val="00CB0013"/>
    <w:rsid w:val="00CB0081"/>
    <w:rsid w:val="00CB19BE"/>
    <w:rsid w:val="00CB1EB6"/>
    <w:rsid w:val="00CB4B1F"/>
    <w:rsid w:val="00CB5085"/>
    <w:rsid w:val="00CB7A33"/>
    <w:rsid w:val="00CB7EEE"/>
    <w:rsid w:val="00CC07A0"/>
    <w:rsid w:val="00CC12E6"/>
    <w:rsid w:val="00CC2718"/>
    <w:rsid w:val="00CC42FE"/>
    <w:rsid w:val="00CC48A6"/>
    <w:rsid w:val="00CC56C7"/>
    <w:rsid w:val="00CC62D5"/>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2EFC"/>
    <w:rsid w:val="00CF42A3"/>
    <w:rsid w:val="00CF73B6"/>
    <w:rsid w:val="00D01432"/>
    <w:rsid w:val="00D01B9E"/>
    <w:rsid w:val="00D01F0A"/>
    <w:rsid w:val="00D02894"/>
    <w:rsid w:val="00D03253"/>
    <w:rsid w:val="00D04493"/>
    <w:rsid w:val="00D04E22"/>
    <w:rsid w:val="00D0742F"/>
    <w:rsid w:val="00D10EC6"/>
    <w:rsid w:val="00D1165A"/>
    <w:rsid w:val="00D138B1"/>
    <w:rsid w:val="00D17AC2"/>
    <w:rsid w:val="00D17D7C"/>
    <w:rsid w:val="00D20953"/>
    <w:rsid w:val="00D21697"/>
    <w:rsid w:val="00D22480"/>
    <w:rsid w:val="00D2531D"/>
    <w:rsid w:val="00D26C5F"/>
    <w:rsid w:val="00D27072"/>
    <w:rsid w:val="00D30521"/>
    <w:rsid w:val="00D30E97"/>
    <w:rsid w:val="00D31BDA"/>
    <w:rsid w:val="00D3266C"/>
    <w:rsid w:val="00D33CE8"/>
    <w:rsid w:val="00D33D40"/>
    <w:rsid w:val="00D345B8"/>
    <w:rsid w:val="00D3580B"/>
    <w:rsid w:val="00D35E67"/>
    <w:rsid w:val="00D37B09"/>
    <w:rsid w:val="00D41E21"/>
    <w:rsid w:val="00D5129D"/>
    <w:rsid w:val="00D5324F"/>
    <w:rsid w:val="00D53E12"/>
    <w:rsid w:val="00D55F38"/>
    <w:rsid w:val="00D57CF1"/>
    <w:rsid w:val="00D6018F"/>
    <w:rsid w:val="00D61433"/>
    <w:rsid w:val="00D63AA3"/>
    <w:rsid w:val="00D63ADD"/>
    <w:rsid w:val="00D65D03"/>
    <w:rsid w:val="00D665C0"/>
    <w:rsid w:val="00D701C6"/>
    <w:rsid w:val="00D70492"/>
    <w:rsid w:val="00D737D6"/>
    <w:rsid w:val="00D7419A"/>
    <w:rsid w:val="00D7558D"/>
    <w:rsid w:val="00D767D2"/>
    <w:rsid w:val="00D775B7"/>
    <w:rsid w:val="00D8012D"/>
    <w:rsid w:val="00D80A02"/>
    <w:rsid w:val="00D81712"/>
    <w:rsid w:val="00D817BA"/>
    <w:rsid w:val="00D81B11"/>
    <w:rsid w:val="00D81ED8"/>
    <w:rsid w:val="00D82735"/>
    <w:rsid w:val="00D8280E"/>
    <w:rsid w:val="00D82B42"/>
    <w:rsid w:val="00D8311E"/>
    <w:rsid w:val="00D8398C"/>
    <w:rsid w:val="00D91BBC"/>
    <w:rsid w:val="00D92AD1"/>
    <w:rsid w:val="00D9347F"/>
    <w:rsid w:val="00D93715"/>
    <w:rsid w:val="00D941F0"/>
    <w:rsid w:val="00D95EED"/>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82B"/>
    <w:rsid w:val="00DB786F"/>
    <w:rsid w:val="00DC0606"/>
    <w:rsid w:val="00DC09A7"/>
    <w:rsid w:val="00DC1A24"/>
    <w:rsid w:val="00DC2712"/>
    <w:rsid w:val="00DC4ED1"/>
    <w:rsid w:val="00DC61E6"/>
    <w:rsid w:val="00DD1685"/>
    <w:rsid w:val="00DD1816"/>
    <w:rsid w:val="00DD3738"/>
    <w:rsid w:val="00DD46F2"/>
    <w:rsid w:val="00DD54A9"/>
    <w:rsid w:val="00DD55A7"/>
    <w:rsid w:val="00DD7365"/>
    <w:rsid w:val="00DD7F56"/>
    <w:rsid w:val="00DE1CE2"/>
    <w:rsid w:val="00DE21F5"/>
    <w:rsid w:val="00DE33B0"/>
    <w:rsid w:val="00DE69E1"/>
    <w:rsid w:val="00DE7314"/>
    <w:rsid w:val="00DF00FC"/>
    <w:rsid w:val="00DF1A8F"/>
    <w:rsid w:val="00DF1EEA"/>
    <w:rsid w:val="00DF4423"/>
    <w:rsid w:val="00DF4BAB"/>
    <w:rsid w:val="00DF50D4"/>
    <w:rsid w:val="00E00F2D"/>
    <w:rsid w:val="00E01524"/>
    <w:rsid w:val="00E0220A"/>
    <w:rsid w:val="00E028EC"/>
    <w:rsid w:val="00E0372F"/>
    <w:rsid w:val="00E06F9B"/>
    <w:rsid w:val="00E10C69"/>
    <w:rsid w:val="00E14379"/>
    <w:rsid w:val="00E14E5D"/>
    <w:rsid w:val="00E15AB4"/>
    <w:rsid w:val="00E161AB"/>
    <w:rsid w:val="00E165C6"/>
    <w:rsid w:val="00E2007F"/>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4108E"/>
    <w:rsid w:val="00E41838"/>
    <w:rsid w:val="00E440E2"/>
    <w:rsid w:val="00E45B44"/>
    <w:rsid w:val="00E462E6"/>
    <w:rsid w:val="00E51BEB"/>
    <w:rsid w:val="00E5292E"/>
    <w:rsid w:val="00E5420B"/>
    <w:rsid w:val="00E547A6"/>
    <w:rsid w:val="00E5559E"/>
    <w:rsid w:val="00E556ED"/>
    <w:rsid w:val="00E55EB5"/>
    <w:rsid w:val="00E56439"/>
    <w:rsid w:val="00E5672D"/>
    <w:rsid w:val="00E56C71"/>
    <w:rsid w:val="00E606B6"/>
    <w:rsid w:val="00E60C2B"/>
    <w:rsid w:val="00E63085"/>
    <w:rsid w:val="00E640DC"/>
    <w:rsid w:val="00E6442C"/>
    <w:rsid w:val="00E66000"/>
    <w:rsid w:val="00E66293"/>
    <w:rsid w:val="00E66D38"/>
    <w:rsid w:val="00E72BC7"/>
    <w:rsid w:val="00E734C8"/>
    <w:rsid w:val="00E73639"/>
    <w:rsid w:val="00E7379F"/>
    <w:rsid w:val="00E74256"/>
    <w:rsid w:val="00E76887"/>
    <w:rsid w:val="00E8041F"/>
    <w:rsid w:val="00E8231D"/>
    <w:rsid w:val="00E82C45"/>
    <w:rsid w:val="00E83727"/>
    <w:rsid w:val="00E8511B"/>
    <w:rsid w:val="00E8516F"/>
    <w:rsid w:val="00E85C1A"/>
    <w:rsid w:val="00E85FF7"/>
    <w:rsid w:val="00E87A82"/>
    <w:rsid w:val="00E91E2A"/>
    <w:rsid w:val="00E91E7D"/>
    <w:rsid w:val="00E92B32"/>
    <w:rsid w:val="00E92C2F"/>
    <w:rsid w:val="00E96407"/>
    <w:rsid w:val="00EA0883"/>
    <w:rsid w:val="00EA0C16"/>
    <w:rsid w:val="00EA27F1"/>
    <w:rsid w:val="00EA45C5"/>
    <w:rsid w:val="00EA476F"/>
    <w:rsid w:val="00EA52A5"/>
    <w:rsid w:val="00EA6C55"/>
    <w:rsid w:val="00EB1DFD"/>
    <w:rsid w:val="00EB22B4"/>
    <w:rsid w:val="00EB3129"/>
    <w:rsid w:val="00EB3DE1"/>
    <w:rsid w:val="00EB64D7"/>
    <w:rsid w:val="00EC061D"/>
    <w:rsid w:val="00EC3AB1"/>
    <w:rsid w:val="00EC6677"/>
    <w:rsid w:val="00EC67B9"/>
    <w:rsid w:val="00EC7B1D"/>
    <w:rsid w:val="00ED0D9F"/>
    <w:rsid w:val="00ED167E"/>
    <w:rsid w:val="00ED18F0"/>
    <w:rsid w:val="00ED3208"/>
    <w:rsid w:val="00ED4DA5"/>
    <w:rsid w:val="00ED5363"/>
    <w:rsid w:val="00ED7D91"/>
    <w:rsid w:val="00ED7E18"/>
    <w:rsid w:val="00EE137E"/>
    <w:rsid w:val="00EE1501"/>
    <w:rsid w:val="00EE1CE1"/>
    <w:rsid w:val="00EE28A0"/>
    <w:rsid w:val="00EE398C"/>
    <w:rsid w:val="00EE3C01"/>
    <w:rsid w:val="00EE56EB"/>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215E4"/>
    <w:rsid w:val="00F236F8"/>
    <w:rsid w:val="00F24E60"/>
    <w:rsid w:val="00F2519C"/>
    <w:rsid w:val="00F2558F"/>
    <w:rsid w:val="00F3015F"/>
    <w:rsid w:val="00F33626"/>
    <w:rsid w:val="00F34483"/>
    <w:rsid w:val="00F3489B"/>
    <w:rsid w:val="00F36F91"/>
    <w:rsid w:val="00F372C5"/>
    <w:rsid w:val="00F37575"/>
    <w:rsid w:val="00F3762B"/>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A55"/>
    <w:rsid w:val="00F706A4"/>
    <w:rsid w:val="00F71B09"/>
    <w:rsid w:val="00F7728D"/>
    <w:rsid w:val="00F77498"/>
    <w:rsid w:val="00F77B87"/>
    <w:rsid w:val="00F82B44"/>
    <w:rsid w:val="00F83042"/>
    <w:rsid w:val="00F83380"/>
    <w:rsid w:val="00F8467F"/>
    <w:rsid w:val="00F84DCF"/>
    <w:rsid w:val="00F8609B"/>
    <w:rsid w:val="00F864CC"/>
    <w:rsid w:val="00F86E2A"/>
    <w:rsid w:val="00F87536"/>
    <w:rsid w:val="00F91F86"/>
    <w:rsid w:val="00F954BB"/>
    <w:rsid w:val="00FA1F81"/>
    <w:rsid w:val="00FA31AD"/>
    <w:rsid w:val="00FA3FAA"/>
    <w:rsid w:val="00FA46C4"/>
    <w:rsid w:val="00FA4A08"/>
    <w:rsid w:val="00FA4BC7"/>
    <w:rsid w:val="00FA5CA8"/>
    <w:rsid w:val="00FA5D74"/>
    <w:rsid w:val="00FA6026"/>
    <w:rsid w:val="00FA6AC9"/>
    <w:rsid w:val="00FA6D2B"/>
    <w:rsid w:val="00FA6F96"/>
    <w:rsid w:val="00FA72BC"/>
    <w:rsid w:val="00FB6690"/>
    <w:rsid w:val="00FB72B6"/>
    <w:rsid w:val="00FB74F8"/>
    <w:rsid w:val="00FB7595"/>
    <w:rsid w:val="00FB7ECB"/>
    <w:rsid w:val="00FC1C13"/>
    <w:rsid w:val="00FC303C"/>
    <w:rsid w:val="00FC57A7"/>
    <w:rsid w:val="00FC6B4F"/>
    <w:rsid w:val="00FC7078"/>
    <w:rsid w:val="00FD05AA"/>
    <w:rsid w:val="00FD0A57"/>
    <w:rsid w:val="00FD3469"/>
    <w:rsid w:val="00FD37D6"/>
    <w:rsid w:val="00FD4FA3"/>
    <w:rsid w:val="00FD63BE"/>
    <w:rsid w:val="00FD68B3"/>
    <w:rsid w:val="00FD7094"/>
    <w:rsid w:val="00FE055D"/>
    <w:rsid w:val="00FE2A93"/>
    <w:rsid w:val="00FE4A57"/>
    <w:rsid w:val="00FE56CF"/>
    <w:rsid w:val="00FE6A00"/>
    <w:rsid w:val="00FF1C87"/>
    <w:rsid w:val="00FF2D6E"/>
    <w:rsid w:val="00FF33F4"/>
    <w:rsid w:val="00FF34FB"/>
    <w:rsid w:val="00FF45F0"/>
    <w:rsid w:val="00FF4FE6"/>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4438</Words>
  <Characters>424301</Characters>
  <Application>Microsoft Office Word</Application>
  <DocSecurity>0</DocSecurity>
  <Lines>3535</Lines>
  <Paragraphs>9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cp:revision>
  <cp:lastPrinted>2023-03-28T18:53:00Z</cp:lastPrinted>
  <dcterms:created xsi:type="dcterms:W3CDTF">2023-03-29T17:50:00Z</dcterms:created>
  <dcterms:modified xsi:type="dcterms:W3CDTF">2023-03-29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CTOik2d"/&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